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oter7.xml" ContentType="application/vnd.openxmlformats-officedocument.wordprocessingml.foot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4.xml" ContentType="application/vnd.openxmlformats-officedocument.wordprocessingml.footer+xml"/>
  <Override PartName="/word/header27.xml" ContentType="application/vnd.openxmlformats-officedocument.wordprocessingml.header+xml"/>
  <Override PartName="/word/footer15.xml" ContentType="application/vnd.openxmlformats-officedocument.wordprocessingml.footer+xml"/>
  <Override PartName="/word/header2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6CCB" w:rsidRPr="00216C3E" w:rsidRDefault="003F6CCB" w:rsidP="003F6CCB">
      <w:pPr>
        <w:autoSpaceDE w:val="0"/>
        <w:autoSpaceDN w:val="0"/>
        <w:adjustRightInd w:val="0"/>
        <w:rPr>
          <w:b/>
          <w:bCs/>
          <w:sz w:val="19"/>
          <w:szCs w:val="19"/>
        </w:rPr>
      </w:pP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 </w:instrText>
      </w:r>
      <w:r>
        <w:rPr>
          <w:b/>
          <w:bCs/>
          <w:sz w:val="19"/>
          <w:szCs w:val="19"/>
        </w:rPr>
        <w:fldChar w:fldCharType="begin">
          <w:fldData xml:space="preserve">PEVuZE5vdGU+PENpdGU+PEF1dGhvcj5CYXh0ZXItQnVycmVsbDwvQXV0aG9yPjxZZWFyPjIwMDM8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r>
      <w:r>
        <w:rPr>
          <w:b/>
          <w:bCs/>
          <w:sz w:val="19"/>
          <w:szCs w:val="19"/>
        </w:rPr>
        <w:fldChar w:fldCharType="end"/>
      </w: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jc w:val="center"/>
        <w:rPr>
          <w:b/>
          <w:bCs/>
          <w:sz w:val="19"/>
          <w:szCs w:val="19"/>
        </w:rPr>
      </w:pPr>
    </w:p>
    <w:p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TEZ ADI</w:t>
      </w:r>
    </w:p>
    <w:p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rsidR="003F6C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19"/>
          <w:szCs w:val="19"/>
        </w:rPr>
      </w:pPr>
    </w:p>
    <w:p w:rsidR="003F6CCB" w:rsidRPr="00F50FB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rPr>
      </w:pPr>
      <w:r w:rsidRPr="00F50FBB">
        <w:rPr>
          <w:b/>
          <w:bCs/>
        </w:rPr>
        <w:t>Ad ve SOYAD</w:t>
      </w:r>
    </w:p>
    <w:p w:rsidR="003F6CCB" w:rsidRPr="00063367"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p>
    <w:sdt>
      <w:sdtPr>
        <w:rPr>
          <w:b/>
          <w:bCs/>
          <w:sz w:val="22"/>
          <w:szCs w:val="22"/>
        </w:rPr>
        <w:id w:val="176316135"/>
        <w:placeholder>
          <w:docPart w:val="46CEC2D810B14C3CA093E3085EBE9E25"/>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Pr>
              <w:b/>
              <w:bCs/>
              <w:sz w:val="22"/>
              <w:szCs w:val="22"/>
            </w:rPr>
            <w:t>YL veya Doktora Tezi olduğunu seçiniz</w:t>
          </w:r>
        </w:p>
      </w:sdtContent>
    </w:sdt>
    <w:p w:rsidR="003F6CCB" w:rsidRDefault="006F2FED"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sdt>
        <w:sdtPr>
          <w:rPr>
            <w:b/>
            <w:bCs/>
            <w:sz w:val="22"/>
            <w:szCs w:val="22"/>
          </w:rPr>
          <w:id w:val="417296357"/>
          <w:placeholder>
            <w:docPart w:val="C9AECF32C2A948FEBA16BD1E3FA7E43C"/>
          </w:placeholder>
          <w:comboBox>
            <w:listItem w:displayText="Seçin" w:value="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3F6CCB">
            <w:rPr>
              <w:b/>
              <w:bCs/>
              <w:sz w:val="22"/>
              <w:szCs w:val="22"/>
            </w:rPr>
            <w:t>Seçin</w:t>
          </w:r>
        </w:sdtContent>
      </w:sdt>
      <w:r w:rsidR="003F6CCB" w:rsidRPr="001B552B">
        <w:rPr>
          <w:b/>
          <w:bCs/>
          <w:sz w:val="22"/>
          <w:szCs w:val="22"/>
        </w:rPr>
        <w:t xml:space="preserve"> Anabilim Dalı</w:t>
      </w:r>
    </w:p>
    <w:p w:rsidR="003F6CCB" w:rsidRPr="00804B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sidRPr="00804BCB">
        <w:rPr>
          <w:b/>
          <w:bCs/>
          <w:sz w:val="22"/>
          <w:szCs w:val="22"/>
        </w:rPr>
        <w:t xml:space="preserve">Danışman: </w:t>
      </w:r>
      <w:sdt>
        <w:sdtPr>
          <w:rPr>
            <w:b/>
            <w:bCs/>
            <w:sz w:val="22"/>
            <w:szCs w:val="22"/>
          </w:rPr>
          <w:id w:val="1955213002"/>
          <w:placeholder>
            <w:docPart w:val="2387A8BBCA6D493F9DA1C16D7AC8DC26"/>
          </w:placeholder>
          <w:comboBox>
            <w:listItem w:displayText="Danışmanınızı seçiniz." w:value="Danışmanınızı seçiniz."/>
            <w:listItem w:displayText="Prof. Dr. İrfan KAYMAZ" w:value="Prof. Dr. İrfan KAYMAZ"/>
            <w:listItem w:displayText="Prof. Dr. Bayram ŞAHİN" w:value="Prof. Dr. Bayram ŞAHİN"/>
            <w:listItem w:displayText="Prof. Dr. Murat Demir AYDIN" w:value="Prof. Dr. Murat Demir AYDIN"/>
            <w:listItem w:displayText="Prof. Dr. Fatih YETİM" w:value="Prof. Dr. Fatih YETİM"/>
            <w:listItem w:displayText="Prof. Dr. Bülent ÇAKMAK" w:value="Prof. Dr. Bülent ÇAKMAK"/>
            <w:listItem w:displayText="Prof. Dr. Hasan TÜRKEZ" w:value="Prof. Dr. Hasan TÜRKEZ"/>
            <w:listItem w:displayText="Prof. Dr. Hüseyin AYDIN" w:value="Prof. Dr. Hüseyin AYDIN"/>
            <w:listItem w:displayText="Prof. Dr. Songül DUMAN" w:value="Prof. Dr. Songül DUMAN"/>
            <w:listItem w:displayText="Doç. Dr. Fatih YILDIZ" w:value="Doç. Dr. Fatih YILDIZ"/>
            <w:listItem w:displayText="Doç. Dr. Salih AKPINAR" w:value="Doç. Dr. Salih AKPINAR"/>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Dr. Öğr. Üyesi Faraz AFŞARİ" w:value="Dr. Öğr. Üyesi Fara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İ" w:value="Dr. Öğr. Üyesi Harun SELVİTOPİ"/>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Pr>
              <w:b/>
              <w:bCs/>
              <w:sz w:val="22"/>
              <w:szCs w:val="22"/>
            </w:rPr>
            <w:t>Danışmanınızı seçiniz.</w:t>
          </w:r>
        </w:sdtContent>
      </w:sdt>
    </w:p>
    <w:p w:rsidR="003F6CCB" w:rsidRPr="00804B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sidRPr="00804BCB">
        <w:rPr>
          <w:b/>
          <w:bCs/>
          <w:sz w:val="22"/>
          <w:szCs w:val="22"/>
        </w:rPr>
        <w:t xml:space="preserve">Eş Danışman: </w:t>
      </w:r>
      <w:r w:rsidRPr="001429AD">
        <w:rPr>
          <w:bCs/>
          <w:sz w:val="22"/>
          <w:szCs w:val="22"/>
          <w:highlight w:val="yellow"/>
        </w:rPr>
        <w:t>Eş danışmanı olmayanlar bu kısmı çıkarmalı</w:t>
      </w:r>
    </w:p>
    <w:p w:rsidR="003F6C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p>
    <w:p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Pr>
          <w:b/>
          <w:bCs/>
          <w:sz w:val="22"/>
          <w:szCs w:val="22"/>
        </w:rPr>
        <w:t>YIL</w:t>
      </w:r>
    </w:p>
    <w:p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sz w:val="22"/>
          <w:szCs w:val="22"/>
        </w:rPr>
      </w:pPr>
      <w:r w:rsidRPr="001B552B">
        <w:rPr>
          <w:b/>
          <w:bCs/>
          <w:sz w:val="22"/>
          <w:szCs w:val="22"/>
        </w:rPr>
        <w:t>Her hakkı saklıdır</w:t>
      </w:r>
      <w:r w:rsidRPr="001B552B">
        <w:rPr>
          <w:sz w:val="22"/>
          <w:szCs w:val="22"/>
        </w:rPr>
        <w:t>.</w:t>
      </w:r>
    </w:p>
    <w:p w:rsidR="003F6CCB" w:rsidRDefault="003F6CCB" w:rsidP="003F6CCB">
      <w:pPr>
        <w:tabs>
          <w:tab w:val="left" w:pos="2057"/>
          <w:tab w:val="left" w:pos="2244"/>
        </w:tabs>
        <w:spacing w:line="360" w:lineRule="auto"/>
        <w:ind w:left="993" w:hanging="993"/>
        <w:jc w:val="center"/>
        <w:rPr>
          <w:b/>
        </w:rPr>
      </w:pPr>
    </w:p>
    <w:p w:rsidR="003F6CCB" w:rsidRPr="004768E3" w:rsidRDefault="003F6CCB" w:rsidP="003F6CCB">
      <w:pPr>
        <w:pStyle w:val="yknbaslik"/>
        <w:keepNext w:val="0"/>
        <w:spacing w:after="0" w:line="360" w:lineRule="auto"/>
        <w:rPr>
          <w:sz w:val="24"/>
          <w:szCs w:val="24"/>
        </w:rPr>
      </w:pPr>
    </w:p>
    <w:p w:rsidR="00420C0D" w:rsidRDefault="006825AA" w:rsidP="00420C0D">
      <w:pPr>
        <w:pStyle w:val="yknbaslik"/>
        <w:keepNext w:val="0"/>
        <w:spacing w:after="0" w:line="360" w:lineRule="auto"/>
        <w:rPr>
          <w:sz w:val="24"/>
          <w:szCs w:val="24"/>
        </w:rPr>
      </w:pPr>
      <w:r>
        <w:rPr>
          <w:noProof/>
          <w:sz w:val="24"/>
          <w:szCs w:val="24"/>
        </w:rPr>
        <w:lastRenderedPageBreak/>
        <w:drawing>
          <wp:inline distT="0" distB="0" distL="0" distR="0">
            <wp:extent cx="2000250" cy="2047875"/>
            <wp:effectExtent l="0" t="0" r="0" b="952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sız.jpg"/>
                    <pic:cNvPicPr/>
                  </pic:nvPicPr>
                  <pic:blipFill>
                    <a:blip r:embed="rId8">
                      <a:extLst>
                        <a:ext uri="{28A0092B-C50C-407E-A947-70E740481C1C}">
                          <a14:useLocalDpi xmlns:a14="http://schemas.microsoft.com/office/drawing/2010/main" val="0"/>
                        </a:ext>
                      </a:extLst>
                    </a:blip>
                    <a:stretch>
                      <a:fillRect/>
                    </a:stretch>
                  </pic:blipFill>
                  <pic:spPr>
                    <a:xfrm>
                      <a:off x="0" y="0"/>
                      <a:ext cx="2000250" cy="2047875"/>
                    </a:xfrm>
                    <a:prstGeom prst="rect">
                      <a:avLst/>
                    </a:prstGeom>
                  </pic:spPr>
                </pic:pic>
              </a:graphicData>
            </a:graphic>
          </wp:inline>
        </w:drawing>
      </w:r>
    </w:p>
    <w:p w:rsidR="00905F60" w:rsidRPr="004768E3" w:rsidRDefault="00905F60" w:rsidP="00420C0D">
      <w:pPr>
        <w:pStyle w:val="yknbaslik"/>
        <w:keepNext w:val="0"/>
        <w:spacing w:after="0" w:line="360" w:lineRule="auto"/>
        <w:rPr>
          <w:sz w:val="24"/>
          <w:szCs w:val="24"/>
        </w:rPr>
      </w:pPr>
      <w:r w:rsidRPr="004768E3">
        <w:rPr>
          <w:sz w:val="24"/>
          <w:szCs w:val="24"/>
        </w:rPr>
        <w:t>FEN BİLİMLERİ ENSTİTÜSÜ</w:t>
      </w:r>
    </w:p>
    <w:sdt>
      <w:sdtPr>
        <w:rPr>
          <w:b/>
          <w:color w:val="000000" w:themeColor="text1"/>
        </w:rPr>
        <w:id w:val="1326328650"/>
        <w:placeholder>
          <w:docPart w:val="254881ED35944008B2D06C5C34F8BB72"/>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rsidR="00905F60" w:rsidRPr="002F2964" w:rsidRDefault="00804BCB" w:rsidP="00905F60">
          <w:pPr>
            <w:spacing w:after="1560" w:line="360" w:lineRule="auto"/>
            <w:jc w:val="center"/>
            <w:rPr>
              <w:b/>
              <w:color w:val="7F7F7F" w:themeColor="text1" w:themeTint="80"/>
            </w:rPr>
          </w:pPr>
          <w:r>
            <w:rPr>
              <w:b/>
              <w:color w:val="000000" w:themeColor="text1"/>
            </w:rPr>
            <w:t>YL veya Doktora Tezi olduğunu seçiniz</w:t>
          </w:r>
        </w:p>
      </w:sdtContent>
    </w:sdt>
    <w:p w:rsidR="00905F60" w:rsidRDefault="00905F60" w:rsidP="00905F60">
      <w:pPr>
        <w:pStyle w:val="yknormals"/>
        <w:spacing w:after="1560" w:line="360" w:lineRule="auto"/>
        <w:jc w:val="center"/>
        <w:rPr>
          <w:b/>
          <w:szCs w:val="28"/>
        </w:rPr>
      </w:pPr>
      <w:r>
        <w:rPr>
          <w:b/>
          <w:szCs w:val="28"/>
        </w:rPr>
        <w:t>…TEZ BAŞLIK…</w:t>
      </w:r>
    </w:p>
    <w:p w:rsidR="00905F60" w:rsidRDefault="00905F60" w:rsidP="00905F60">
      <w:pPr>
        <w:pStyle w:val="yknormals"/>
        <w:spacing w:after="1560" w:line="360" w:lineRule="auto"/>
        <w:jc w:val="center"/>
        <w:rPr>
          <w:b/>
          <w:szCs w:val="28"/>
        </w:rPr>
      </w:pPr>
      <w:proofErr w:type="gramStart"/>
      <w:r>
        <w:rPr>
          <w:b/>
          <w:szCs w:val="28"/>
        </w:rPr>
        <w:t>….</w:t>
      </w:r>
      <w:proofErr w:type="gramEnd"/>
      <w:r w:rsidR="00060006">
        <w:rPr>
          <w:b/>
          <w:szCs w:val="28"/>
        </w:rPr>
        <w:t>Ad</w:t>
      </w:r>
      <w:r>
        <w:rPr>
          <w:b/>
          <w:szCs w:val="28"/>
        </w:rPr>
        <w:t xml:space="preserve"> SOY</w:t>
      </w:r>
      <w:r w:rsidR="00060006">
        <w:rPr>
          <w:b/>
          <w:szCs w:val="28"/>
        </w:rPr>
        <w:t>AD</w:t>
      </w:r>
      <w:r>
        <w:rPr>
          <w:b/>
          <w:szCs w:val="28"/>
        </w:rPr>
        <w:t>….</w:t>
      </w:r>
    </w:p>
    <w:p w:rsidR="00905F60" w:rsidRPr="00267B44" w:rsidRDefault="00905F60" w:rsidP="00804BCB">
      <w:pPr>
        <w:pStyle w:val="yknormal"/>
        <w:tabs>
          <w:tab w:val="left" w:pos="2057"/>
          <w:tab w:val="left" w:pos="2244"/>
          <w:tab w:val="left" w:pos="2431"/>
        </w:tabs>
        <w:spacing w:after="0" w:line="360" w:lineRule="auto"/>
        <w:jc w:val="center"/>
        <w:rPr>
          <w:b/>
          <w:szCs w:val="24"/>
        </w:rPr>
      </w:pPr>
      <w:r w:rsidRPr="000A3B4C">
        <w:rPr>
          <w:b/>
          <w:szCs w:val="24"/>
        </w:rPr>
        <w:t xml:space="preserve">Tez Danışmanı: </w:t>
      </w:r>
      <w:sdt>
        <w:sdtPr>
          <w:rPr>
            <w:b/>
            <w:color w:val="000000" w:themeColor="text1"/>
            <w:szCs w:val="24"/>
          </w:rPr>
          <w:id w:val="-1694062593"/>
          <w:placeholder>
            <w:docPart w:val="DefaultPlaceholder_-1854013439"/>
          </w:placeholder>
          <w:comboBox>
            <w:listItem w:displayText="Danışmanınızı seçiniz." w:value="Danışmanınızı seçiniz."/>
            <w:listItem w:displayText="Prof. Dr. İrfan KAYMAZ" w:value="Prof. Dr. İrfan KAYMAZ"/>
            <w:listItem w:displayText="Prof. Dr. Bayram ŞAHİN" w:value="Prof. Dr. Bayram ŞAHİN"/>
            <w:listItem w:displayText="Prof. Dr. Murat Demir AYDIN" w:value="Prof. Dr. Murat Demir AYDIN"/>
            <w:listItem w:displayText="Prof. Dr. Ali Fatih YETİM" w:value="Prof. Dr. Ali Fatih YETİM"/>
            <w:listItem w:displayText="Prof. Dr. Bülent ÇAKMAK" w:value="Prof. Dr. Bülent ÇAKMAK"/>
            <w:listItem w:displayText="Prof. Dr. Hasan TÜRKEZ" w:value="Prof. Dr. Hasan TÜRKEZ"/>
            <w:listItem w:displayText="Prof. Dr. Songül DUMAN" w:value="Prof. Dr. Songül DUMAN"/>
            <w:listItem w:displayText="Doç. Dr. Fatih YILDIZ" w:value="Doç. Dr. Fatih YILDIZ"/>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 Dr. Öğr. Üyesi Salih AKPINAR" w:value=" Dr. Öğr. Üyesi Salih AKPINAR"/>
            <w:listItem w:displayText="Dr. Öğr. Üyesi Faraz AFŞARİ" w:value="Dr. Öğr. Üyesi Fara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Safa ÇELİK" w:value="Dr. Öğr. Üyesi Safa ÇELİK"/>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İ" w:value="Dr. Öğr. Üyesi Harun SELVİTOPİ"/>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sidR="00804BCB">
            <w:rPr>
              <w:b/>
              <w:color w:val="000000" w:themeColor="text1"/>
              <w:szCs w:val="24"/>
            </w:rPr>
            <w:t>Danışmanınızı seçiniz.</w:t>
          </w:r>
        </w:sdtContent>
      </w:sdt>
    </w:p>
    <w:p w:rsidR="00804BCB" w:rsidRPr="00804BCB" w:rsidRDefault="00804BCB" w:rsidP="00804BCB">
      <w:pPr>
        <w:pStyle w:val="yknbaslik"/>
        <w:keepNext w:val="0"/>
        <w:spacing w:after="0" w:line="360" w:lineRule="auto"/>
        <w:rPr>
          <w:bCs/>
          <w:sz w:val="24"/>
          <w:szCs w:val="22"/>
        </w:rPr>
      </w:pPr>
      <w:r w:rsidRPr="00804BCB">
        <w:rPr>
          <w:bCs/>
          <w:sz w:val="24"/>
          <w:szCs w:val="22"/>
        </w:rPr>
        <w:t>Eş Danışman:</w:t>
      </w:r>
      <w:r>
        <w:rPr>
          <w:bCs/>
          <w:sz w:val="24"/>
          <w:szCs w:val="22"/>
        </w:rPr>
        <w:t xml:space="preserve"> </w:t>
      </w:r>
      <w:r w:rsidRPr="00804BCB">
        <w:rPr>
          <w:bCs/>
          <w:sz w:val="24"/>
          <w:szCs w:val="22"/>
          <w:highlight w:val="yellow"/>
        </w:rPr>
        <w:t>Eş danışmanı olmayanlar bu kısmı çıkarmalı</w:t>
      </w:r>
    </w:p>
    <w:p w:rsidR="00905F60" w:rsidRPr="00267B44" w:rsidRDefault="00905F60" w:rsidP="00905F60">
      <w:pPr>
        <w:pStyle w:val="yknbaslik"/>
        <w:keepNext w:val="0"/>
        <w:spacing w:before="720" w:after="720" w:line="360" w:lineRule="auto"/>
        <w:rPr>
          <w:sz w:val="24"/>
          <w:szCs w:val="24"/>
        </w:rPr>
      </w:pPr>
      <w:r>
        <w:rPr>
          <w:sz w:val="24"/>
          <w:szCs w:val="24"/>
        </w:rPr>
        <w:t xml:space="preserve">Anabilim Dalı: </w:t>
      </w:r>
      <w:sdt>
        <w:sdtPr>
          <w:rPr>
            <w:color w:val="000000" w:themeColor="text1"/>
            <w:sz w:val="24"/>
            <w:szCs w:val="24"/>
          </w:rPr>
          <w:id w:val="1192118286"/>
          <w:placeholder>
            <w:docPart w:val="DB05A0ED1D234D76BF1F34FAB19DF5CF"/>
          </w:placeholder>
          <w:showingPlcHdr/>
          <w:comboBox>
            <w:listItem w:value="Bir öğe 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804BCB" w:rsidRPr="00804BCB">
            <w:rPr>
              <w:rStyle w:val="YerTutucuMetni"/>
              <w:color w:val="000000" w:themeColor="text1"/>
            </w:rPr>
            <w:t>Bir öğe seçin.</w:t>
          </w:r>
        </w:sdtContent>
      </w:sdt>
    </w:p>
    <w:p w:rsidR="00905F60" w:rsidRDefault="00905F60" w:rsidP="00905F60">
      <w:pPr>
        <w:tabs>
          <w:tab w:val="left" w:pos="2244"/>
        </w:tabs>
        <w:spacing w:line="360" w:lineRule="auto"/>
        <w:jc w:val="center"/>
        <w:rPr>
          <w:b/>
        </w:rPr>
      </w:pPr>
      <w:r w:rsidRPr="004768E3">
        <w:rPr>
          <w:b/>
        </w:rPr>
        <w:t>Erzurum</w:t>
      </w:r>
    </w:p>
    <w:p w:rsidR="00905F60" w:rsidRPr="004768E3" w:rsidRDefault="00905F60" w:rsidP="00905F60">
      <w:pPr>
        <w:tabs>
          <w:tab w:val="left" w:pos="2057"/>
          <w:tab w:val="left" w:pos="2244"/>
        </w:tabs>
        <w:spacing w:line="360" w:lineRule="auto"/>
        <w:ind w:left="993" w:hanging="993"/>
        <w:jc w:val="center"/>
        <w:rPr>
          <w:b/>
        </w:rPr>
      </w:pPr>
      <w:r>
        <w:rPr>
          <w:b/>
        </w:rPr>
        <w:t>YIL</w:t>
      </w:r>
    </w:p>
    <w:p w:rsidR="00905F60" w:rsidRPr="00267B44" w:rsidRDefault="00905F60" w:rsidP="00905F60">
      <w:pPr>
        <w:tabs>
          <w:tab w:val="left" w:pos="2057"/>
          <w:tab w:val="left" w:pos="2244"/>
        </w:tabs>
        <w:spacing w:line="360" w:lineRule="auto"/>
        <w:ind w:left="993" w:hanging="993"/>
        <w:jc w:val="center"/>
        <w:rPr>
          <w:b/>
        </w:rPr>
      </w:pPr>
      <w:r w:rsidRPr="004768E3">
        <w:rPr>
          <w:b/>
        </w:rPr>
        <w:t>Her hakkı saklıdır</w:t>
      </w:r>
    </w:p>
    <w:p w:rsidR="00905F60" w:rsidRDefault="00905F60" w:rsidP="00267B44">
      <w:pPr>
        <w:tabs>
          <w:tab w:val="left" w:pos="2057"/>
          <w:tab w:val="left" w:pos="2244"/>
        </w:tabs>
        <w:spacing w:line="360" w:lineRule="auto"/>
        <w:ind w:left="993" w:hanging="993"/>
        <w:jc w:val="center"/>
        <w:rPr>
          <w:b/>
        </w:rPr>
        <w:sectPr w:rsidR="00905F60" w:rsidSect="00404202">
          <w:headerReference w:type="default" r:id="rId9"/>
          <w:footerReference w:type="first" r:id="rId10"/>
          <w:pgSz w:w="11906" w:h="16838"/>
          <w:pgMar w:top="1418" w:right="1134" w:bottom="1418" w:left="2268" w:header="709" w:footer="709" w:gutter="0"/>
          <w:cols w:space="708"/>
          <w:docGrid w:linePitch="360"/>
        </w:sectPr>
      </w:pPr>
    </w:p>
    <w:p w:rsidR="00905F60" w:rsidRPr="004768E3" w:rsidRDefault="00905F60" w:rsidP="00905F60">
      <w:pPr>
        <w:spacing w:line="360" w:lineRule="auto"/>
        <w:jc w:val="center"/>
        <w:rPr>
          <w:b/>
        </w:rPr>
      </w:pPr>
      <w:r w:rsidRPr="004768E3">
        <w:rPr>
          <w:b/>
        </w:rPr>
        <w:lastRenderedPageBreak/>
        <w:t>T.C.</w:t>
      </w:r>
    </w:p>
    <w:p w:rsidR="00905F60" w:rsidRPr="00387596" w:rsidRDefault="00905F60" w:rsidP="00387596">
      <w:pPr>
        <w:spacing w:line="360" w:lineRule="auto"/>
        <w:jc w:val="center"/>
        <w:rPr>
          <w:b/>
        </w:rPr>
      </w:pPr>
      <w:r w:rsidRPr="00387596">
        <w:rPr>
          <w:b/>
        </w:rPr>
        <w:t>ERZURUM TEKNİK ÜNİVERSİTESİ</w:t>
      </w:r>
    </w:p>
    <w:p w:rsidR="00905F60" w:rsidRPr="004768E3" w:rsidRDefault="00905F60" w:rsidP="00905F60">
      <w:pPr>
        <w:spacing w:line="360" w:lineRule="auto"/>
        <w:jc w:val="center"/>
      </w:pPr>
      <w:r w:rsidRPr="004768E3">
        <w:rPr>
          <w:b/>
        </w:rPr>
        <w:t>FEN BİLİMLERİ ENSTİTÜSÜ</w:t>
      </w:r>
      <w:r w:rsidRPr="004768E3">
        <w:rPr>
          <w:noProof/>
        </w:rPr>
        <w:t xml:space="preserve"> </w:t>
      </w:r>
    </w:p>
    <w:p w:rsidR="00905F60" w:rsidRPr="004768E3" w:rsidRDefault="00905F60" w:rsidP="00905F60">
      <w:pPr>
        <w:pBdr>
          <w:bottom w:val="single" w:sz="12" w:space="1" w:color="auto"/>
        </w:pBdr>
        <w:spacing w:line="360" w:lineRule="auto"/>
        <w:ind w:right="-52"/>
        <w:jc w:val="center"/>
        <w:rPr>
          <w:b/>
          <w:bCs/>
        </w:rPr>
      </w:pPr>
      <w:r w:rsidRPr="004768E3">
        <w:rPr>
          <w:b/>
        </w:rPr>
        <w:t>TEZ ONAY FORMU</w:t>
      </w:r>
    </w:p>
    <w:p w:rsidR="00905F60" w:rsidRPr="004768E3" w:rsidRDefault="00905F60" w:rsidP="00905F60">
      <w:pPr>
        <w:widowControl w:val="0"/>
        <w:autoSpaceDE w:val="0"/>
        <w:autoSpaceDN w:val="0"/>
        <w:adjustRightInd w:val="0"/>
        <w:spacing w:line="360" w:lineRule="auto"/>
        <w:jc w:val="both"/>
      </w:pPr>
    </w:p>
    <w:p w:rsidR="00905F60" w:rsidRPr="00D0746F" w:rsidRDefault="00905F60" w:rsidP="00905F60">
      <w:pPr>
        <w:widowControl w:val="0"/>
        <w:autoSpaceDE w:val="0"/>
        <w:autoSpaceDN w:val="0"/>
        <w:adjustRightInd w:val="0"/>
        <w:spacing w:after="720" w:line="360" w:lineRule="auto"/>
        <w:jc w:val="center"/>
        <w:rPr>
          <w:b/>
          <w:bCs/>
        </w:rPr>
      </w:pPr>
      <w:r w:rsidRPr="004768E3">
        <w:rPr>
          <w:b/>
          <w:bCs/>
        </w:rPr>
        <w:t>… TEZİN BAŞLIĞI…</w:t>
      </w:r>
    </w:p>
    <w:p w:rsidR="00905F60" w:rsidRPr="004768E3" w:rsidRDefault="006F2FED" w:rsidP="00905F60">
      <w:pPr>
        <w:widowControl w:val="0"/>
        <w:autoSpaceDE w:val="0"/>
        <w:autoSpaceDN w:val="0"/>
        <w:adjustRightInd w:val="0"/>
        <w:spacing w:line="360" w:lineRule="auto"/>
        <w:jc w:val="both"/>
      </w:pPr>
      <w:sdt>
        <w:sdtPr>
          <w:rPr>
            <w:color w:val="000000" w:themeColor="text1"/>
          </w:rPr>
          <w:id w:val="-103342664"/>
          <w:placeholder>
            <w:docPart w:val="DefaultPlaceholder_-1854013439"/>
          </w:placeholder>
          <w:comboBox>
            <w:listItem w:displayText="Danışman Seçiniz" w:value="Danışman Seçiniz"/>
            <w:listItem w:displayText="Prof. Dr. İrfan KAYMAZ" w:value="Prof. Dr. İrfan KAYMAZ"/>
            <w:listItem w:displayText="Prof. Dr. Bayram ŞAHİN" w:value="Prof. Dr. Bayram ŞAHİN"/>
            <w:listItem w:displayText="Prof. Dr. Murat Demir AYDIN" w:value="Prof. Dr. Murat Demir AYDIN"/>
            <w:listItem w:displayText="Prof. Dr. Ali Fatih YETİM" w:value="Prof. Dr. Ali Fatih YETİM"/>
            <w:listItem w:displayText="Prof. Dr. Bülent ÇAKMAK" w:value="Prof. Dr. Bülent ÇAKMAK"/>
            <w:listItem w:displayText="Prof. Dr. Hasan TÜRKEZ" w:value="Prof. Dr. Hasan TÜRKEZ"/>
            <w:listItem w:displayText="Prof. Dr. Songül DUMAN" w:value="Prof. Dr. Songül DUMAN"/>
            <w:listItem w:displayText="Doç. Dr. Fatih YILDIZ" w:value="Doç. Dr. Fatih YILDIZ"/>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 Dr. Öğr. Üyesi Salih AKPINAR" w:value=" Dr. Öğr. Üyesi Salih AKPINAR"/>
            <w:listItem w:displayText="Dr. Öğr. Üyesi Farez AFŞARİ" w:value="Dr. Öğr. Üyesi Fare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Safa ÇELİK" w:value="Dr. Öğr. Üyesi Safa ÇELİK"/>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U" w:value="Dr. Öğr. Üyesi Harun SELVİTOPU"/>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sidR="00804BCB" w:rsidRPr="00804BCB">
            <w:rPr>
              <w:color w:val="000000" w:themeColor="text1"/>
            </w:rPr>
            <w:t>Danışman Seçiniz</w:t>
          </w:r>
        </w:sdtContent>
      </w:sdt>
      <w:r w:rsidR="004E6C57">
        <w:t xml:space="preserve"> </w:t>
      </w:r>
      <w:r w:rsidR="001F0484">
        <w:t xml:space="preserve">  </w:t>
      </w:r>
      <w:r w:rsidR="004E6C57">
        <w:t xml:space="preserve"> </w:t>
      </w:r>
      <w:r w:rsidR="001F0484">
        <w:t xml:space="preserve"> </w:t>
      </w:r>
      <w:r w:rsidR="00905F60" w:rsidRPr="004768E3">
        <w:t xml:space="preserve">danışmanlığında, </w:t>
      </w:r>
      <w:proofErr w:type="gramStart"/>
      <w:r w:rsidR="00182EC1">
        <w:rPr>
          <w:bCs/>
        </w:rPr>
        <w:t>...........................</w:t>
      </w:r>
      <w:r w:rsidR="002F2964">
        <w:rPr>
          <w:bCs/>
        </w:rPr>
        <w:t>....................</w:t>
      </w:r>
      <w:r w:rsidR="001F0484">
        <w:rPr>
          <w:bCs/>
        </w:rPr>
        <w:t>..............</w:t>
      </w:r>
      <w:proofErr w:type="gramEnd"/>
      <w:r w:rsidR="00905F60" w:rsidRPr="004768E3">
        <w:t>tarafından hazırlanan bu çalı</w:t>
      </w:r>
      <w:r w:rsidR="00E97CF7">
        <w:t xml:space="preserve">şma   </w:t>
      </w:r>
      <w:sdt>
        <w:sdtPr>
          <w:id w:val="1165744747"/>
          <w:placeholder>
            <w:docPart w:val="1D65ABC099234C1A9FBCDEAF46F89AB4"/>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listItem w:displayText="13" w:value="13"/>
            <w:listItem w:displayText="14" w:value="14"/>
            <w:listItem w:displayText="15" w:value="15"/>
            <w:listItem w:displayText="16" w:value="16"/>
            <w:listItem w:displayText="17" w:value="17"/>
            <w:listItem w:displayText="18" w:value="18"/>
            <w:listItem w:displayText="19" w:value="19"/>
            <w:listItem w:displayText="20" w:value="20"/>
            <w:listItem w:displayText="21" w:value="21"/>
            <w:listItem w:displayText="22" w:value="22"/>
            <w:listItem w:displayText="23" w:value="23"/>
            <w:listItem w:displayText="24" w:value="24"/>
            <w:listItem w:displayText="25" w:value="25"/>
            <w:listItem w:displayText="26" w:value="26"/>
            <w:listItem w:displayText="27" w:value="27"/>
            <w:listItem w:displayText="28" w:value="28"/>
            <w:listItem w:displayText="29" w:value="29"/>
            <w:listItem w:displayText="30" w:value="30"/>
            <w:listItem w:displayText="31" w:value="31"/>
          </w:dropDownList>
        </w:sdtPr>
        <w:sdtEndPr/>
        <w:sdtContent>
          <w:r w:rsidR="00E97CF7" w:rsidRPr="00F5077E">
            <w:t>Seçiniz</w:t>
          </w:r>
        </w:sdtContent>
      </w:sdt>
      <w:r w:rsidR="00E97CF7" w:rsidRPr="00F5077E">
        <w:t xml:space="preserve"> / </w:t>
      </w:r>
      <w:sdt>
        <w:sdtPr>
          <w:id w:val="-1554691671"/>
          <w:placeholder>
            <w:docPart w:val="5A4311FBBF1A4FD9BFD8EF21E99AE955"/>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dropDownList>
        </w:sdtPr>
        <w:sdtEndPr/>
        <w:sdtContent>
          <w:r w:rsidR="00E97CF7" w:rsidRPr="00F5077E">
            <w:t>Seçiniz</w:t>
          </w:r>
        </w:sdtContent>
      </w:sdt>
      <w:r w:rsidR="00E97CF7" w:rsidRPr="00F5077E">
        <w:t xml:space="preserve"> / </w:t>
      </w:r>
      <w:sdt>
        <w:sdtPr>
          <w:id w:val="738366699"/>
          <w:placeholder>
            <w:docPart w:val="A1851F84F8A3483996B9BD092EDDB60A"/>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00E97CF7" w:rsidRPr="00F5077E">
            <w:t>Seçiniz</w:t>
          </w:r>
        </w:sdtContent>
      </w:sdt>
      <w:r w:rsidR="00E97CF7" w:rsidRPr="004768E3">
        <w:t xml:space="preserve"> </w:t>
      </w:r>
      <w:r w:rsidR="00905F60" w:rsidRPr="004768E3">
        <w:t xml:space="preserve">tarihinde aşağıdaki jüri tarafından </w:t>
      </w:r>
      <w:sdt>
        <w:sdtPr>
          <w:rPr>
            <w:color w:val="000000" w:themeColor="text1"/>
          </w:rPr>
          <w:id w:val="1721397678"/>
          <w:placeholder>
            <w:docPart w:val="DefaultPlaceholder_-1854013439"/>
          </w:placeholder>
          <w:dropDownList>
            <w:listItem w:displayText="Ana Bilim Dalı Seçiniz" w:value="Ana Bilim Dalı Seçiniz"/>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dropDownList>
        </w:sdtPr>
        <w:sdtEndPr/>
        <w:sdtContent>
          <w:r w:rsidR="00E7593A" w:rsidRPr="00D606C8">
            <w:rPr>
              <w:color w:val="000000" w:themeColor="text1"/>
            </w:rPr>
            <w:t>Ana Bilim Dalı Seçiniz</w:t>
          </w:r>
        </w:sdtContent>
      </w:sdt>
      <w:r w:rsidR="00905F60" w:rsidRPr="004768E3">
        <w:t xml:space="preserve"> Ana Bilim Dalı’nda </w:t>
      </w:r>
      <w:sdt>
        <w:sdtPr>
          <w:rPr>
            <w:color w:val="000000" w:themeColor="text1"/>
          </w:rPr>
          <w:id w:val="2040234864"/>
          <w:placeholder>
            <w:docPart w:val="DefaultPlaceholder_-1854013439"/>
          </w:placeholder>
          <w:dropDownList>
            <w:listItem w:value="Bir öğe seçin."/>
            <w:listItem w:displayText="Doktora" w:value="Doktora"/>
            <w:listItem w:displayText="Yüksek Lisans" w:value="Yüksek Lisans"/>
          </w:dropDownList>
        </w:sdtPr>
        <w:sdtEndPr/>
        <w:sdtContent>
          <w:r w:rsidR="00804BCB" w:rsidRPr="00804BCB">
            <w:rPr>
              <w:color w:val="000000" w:themeColor="text1"/>
            </w:rPr>
            <w:t>Doktora</w:t>
          </w:r>
        </w:sdtContent>
      </w:sdt>
      <w:r w:rsidR="00905F60" w:rsidRPr="004768E3">
        <w:t xml:space="preserve"> tezi olarak </w:t>
      </w:r>
      <w:sdt>
        <w:sdtPr>
          <w:rPr>
            <w:b/>
          </w:rPr>
          <w:id w:val="-1007589119"/>
          <w:placeholder>
            <w:docPart w:val="DefaultPlaceholder_-1854013439"/>
          </w:placeholder>
          <w:dropDownList>
            <w:listItem w:displayText="Seçin" w:value="Seçin"/>
            <w:listItem w:displayText="Oy birliği ile " w:value="Oy birliği ile "/>
            <w:listItem w:displayText="Oy çokluğu ile" w:value="Oy çokluğu ile"/>
          </w:dropDownList>
        </w:sdtPr>
        <w:sdtEndPr/>
        <w:sdtContent>
          <w:r w:rsidR="00A36E35">
            <w:rPr>
              <w:b/>
            </w:rPr>
            <w:t>Seçin</w:t>
          </w:r>
        </w:sdtContent>
      </w:sdt>
      <w:r w:rsidR="00905F60" w:rsidRPr="004768E3">
        <w:rPr>
          <w:b/>
        </w:rPr>
        <w:t xml:space="preserve"> </w:t>
      </w:r>
      <w:r w:rsidR="0081086B">
        <w:rPr>
          <w:b/>
        </w:rPr>
        <w:t xml:space="preserve"> </w:t>
      </w:r>
      <w:r w:rsidR="00905F60" w:rsidRPr="004768E3">
        <w:rPr>
          <w:b/>
        </w:rPr>
        <w:t>(…/…)</w:t>
      </w:r>
      <w:r w:rsidR="00905F60" w:rsidRPr="004768E3">
        <w:t xml:space="preserve"> ile kabul edilmiştir. </w:t>
      </w:r>
    </w:p>
    <w:p w:rsidR="00905F60" w:rsidRPr="004768E3" w:rsidRDefault="00905F60" w:rsidP="00905F60">
      <w:pPr>
        <w:widowControl w:val="0"/>
        <w:autoSpaceDE w:val="0"/>
        <w:autoSpaceDN w:val="0"/>
        <w:adjustRightInd w:val="0"/>
        <w:spacing w:line="360" w:lineRule="auto"/>
        <w:jc w:val="both"/>
      </w:pPr>
      <w:r w:rsidRPr="004768E3">
        <w:rPr>
          <w:b/>
          <w:bCs/>
        </w:rPr>
        <w:t xml:space="preserve"> </w:t>
      </w:r>
      <w:r w:rsidRPr="004768E3">
        <w:t xml:space="preserve"> </w:t>
      </w:r>
    </w:p>
    <w:p w:rsidR="00905F60" w:rsidRPr="004768E3" w:rsidRDefault="00905F60" w:rsidP="00905F60">
      <w:pPr>
        <w:widowControl w:val="0"/>
        <w:autoSpaceDE w:val="0"/>
        <w:autoSpaceDN w:val="0"/>
        <w:adjustRightInd w:val="0"/>
        <w:spacing w:after="240" w:line="360" w:lineRule="auto"/>
        <w:jc w:val="both"/>
      </w:pPr>
      <w:r w:rsidRPr="004768E3">
        <w:t xml:space="preserve">  Başkan    : </w:t>
      </w:r>
      <w:proofErr w:type="gramStart"/>
      <w:r w:rsidRPr="004768E3">
        <w:t>.........................</w:t>
      </w:r>
      <w:proofErr w:type="gramEnd"/>
      <w:r w:rsidR="00927866">
        <w:tab/>
      </w:r>
      <w:r w:rsidR="00927866">
        <w:tab/>
      </w:r>
      <w:r w:rsidR="00927866">
        <w:tab/>
      </w:r>
      <w:r w:rsidR="00927866">
        <w:tab/>
      </w:r>
      <w:r w:rsidR="00927866">
        <w:tab/>
      </w:r>
      <w:r w:rsidRPr="004768E3">
        <w:t xml:space="preserve"> </w:t>
      </w:r>
      <w:proofErr w:type="gramStart"/>
      <w:r w:rsidRPr="004768E3">
        <w:rPr>
          <w:i/>
        </w:rPr>
        <w:t xml:space="preserve">İmza        </w:t>
      </w:r>
      <w:r w:rsidRPr="004768E3">
        <w:t>:</w:t>
      </w:r>
      <w:proofErr w:type="gramEnd"/>
      <w:r w:rsidRPr="004768E3">
        <w:t xml:space="preserve"> </w:t>
      </w:r>
    </w:p>
    <w:p w:rsidR="00905F60" w:rsidRPr="004768E3" w:rsidRDefault="00905F60" w:rsidP="00905F60">
      <w:pPr>
        <w:widowControl w:val="0"/>
        <w:autoSpaceDE w:val="0"/>
        <w:autoSpaceDN w:val="0"/>
        <w:adjustRightInd w:val="0"/>
        <w:spacing w:after="240" w:line="360" w:lineRule="auto"/>
        <w:jc w:val="both"/>
      </w:pPr>
      <w:r w:rsidRPr="004768E3">
        <w:t xml:space="preserve">  Üye         : </w:t>
      </w:r>
      <w:proofErr w:type="gramStart"/>
      <w:r w:rsidRPr="004768E3">
        <w:t>..........................</w:t>
      </w:r>
      <w:proofErr w:type="gramEnd"/>
      <w:r w:rsidR="00927866">
        <w:tab/>
      </w:r>
      <w:r w:rsidR="00927866">
        <w:tab/>
      </w:r>
      <w:r w:rsidR="00927866">
        <w:tab/>
      </w:r>
      <w:r w:rsidR="00927866">
        <w:tab/>
      </w:r>
      <w:r w:rsidR="00927866">
        <w:tab/>
      </w:r>
      <w:proofErr w:type="gramStart"/>
      <w:r w:rsidRPr="004768E3">
        <w:rPr>
          <w:i/>
        </w:rPr>
        <w:t xml:space="preserve">İmza        </w:t>
      </w:r>
      <w:r w:rsidRPr="004768E3">
        <w:t>:</w:t>
      </w:r>
      <w:proofErr w:type="gramEnd"/>
      <w:r w:rsidRPr="004768E3">
        <w:rPr>
          <w:i/>
        </w:rPr>
        <w:t xml:space="preserve"> </w:t>
      </w:r>
    </w:p>
    <w:p w:rsidR="00905F60" w:rsidRPr="004768E3" w:rsidRDefault="00905F60" w:rsidP="00905F60">
      <w:pPr>
        <w:widowControl w:val="0"/>
        <w:autoSpaceDE w:val="0"/>
        <w:autoSpaceDN w:val="0"/>
        <w:adjustRightInd w:val="0"/>
        <w:spacing w:after="240" w:line="360" w:lineRule="auto"/>
        <w:jc w:val="both"/>
      </w:pPr>
      <w:r w:rsidRPr="004768E3">
        <w:t xml:space="preserve">  Üye         : </w:t>
      </w:r>
      <w:proofErr w:type="gramStart"/>
      <w:r w:rsidRPr="004768E3">
        <w:t>..........................</w:t>
      </w:r>
      <w:proofErr w:type="gramEnd"/>
      <w:r w:rsidR="00927866">
        <w:tab/>
      </w:r>
      <w:r w:rsidR="00927866">
        <w:tab/>
      </w:r>
      <w:r w:rsidR="00927866">
        <w:tab/>
      </w:r>
      <w:r w:rsidR="00927866">
        <w:tab/>
      </w:r>
      <w:r w:rsidR="00927866">
        <w:tab/>
      </w:r>
      <w:proofErr w:type="gramStart"/>
      <w:r w:rsidRPr="004768E3">
        <w:rPr>
          <w:i/>
        </w:rPr>
        <w:t xml:space="preserve">İmza        </w:t>
      </w:r>
      <w:r w:rsidRPr="004768E3">
        <w:t>:</w:t>
      </w:r>
      <w:proofErr w:type="gramEnd"/>
      <w:r w:rsidRPr="004768E3">
        <w:t xml:space="preserve"> </w:t>
      </w:r>
    </w:p>
    <w:p w:rsidR="00905F60" w:rsidRPr="004768E3" w:rsidRDefault="00905F60" w:rsidP="00905F60">
      <w:pPr>
        <w:widowControl w:val="0"/>
        <w:autoSpaceDE w:val="0"/>
        <w:autoSpaceDN w:val="0"/>
        <w:adjustRightInd w:val="0"/>
        <w:spacing w:after="240" w:line="360" w:lineRule="auto"/>
        <w:jc w:val="both"/>
      </w:pPr>
      <w:r w:rsidRPr="004768E3">
        <w:t xml:space="preserve">  Üye         : </w:t>
      </w:r>
      <w:proofErr w:type="gramStart"/>
      <w:r w:rsidRPr="004768E3">
        <w:t>........................</w:t>
      </w:r>
      <w:proofErr w:type="gramEnd"/>
      <w:r w:rsidR="00927866">
        <w:tab/>
      </w:r>
      <w:r w:rsidR="00927866">
        <w:tab/>
      </w:r>
      <w:r w:rsidR="00927866">
        <w:tab/>
      </w:r>
      <w:r w:rsidR="00927866">
        <w:tab/>
      </w:r>
      <w:r w:rsidR="00927866">
        <w:tab/>
      </w:r>
      <w:proofErr w:type="gramStart"/>
      <w:r w:rsidRPr="004768E3">
        <w:rPr>
          <w:i/>
        </w:rPr>
        <w:t xml:space="preserve">İmza        </w:t>
      </w:r>
      <w:r w:rsidRPr="004768E3">
        <w:t>:</w:t>
      </w:r>
      <w:proofErr w:type="gramEnd"/>
      <w:r w:rsidRPr="004768E3">
        <w:t xml:space="preserve"> </w:t>
      </w:r>
    </w:p>
    <w:p w:rsidR="00CE5B68" w:rsidRPr="005944DF" w:rsidRDefault="00905F60" w:rsidP="00905F60">
      <w:pPr>
        <w:widowControl w:val="0"/>
        <w:autoSpaceDE w:val="0"/>
        <w:autoSpaceDN w:val="0"/>
        <w:adjustRightInd w:val="0"/>
        <w:spacing w:after="720" w:line="360" w:lineRule="auto"/>
        <w:jc w:val="both"/>
      </w:pPr>
      <w:r w:rsidRPr="004768E3">
        <w:t xml:space="preserve">  Üye         : </w:t>
      </w:r>
      <w:proofErr w:type="gramStart"/>
      <w:r w:rsidRPr="004768E3">
        <w:t>..........................</w:t>
      </w:r>
      <w:proofErr w:type="gramEnd"/>
      <w:r w:rsidR="00927866">
        <w:tab/>
      </w:r>
      <w:r w:rsidR="00927866">
        <w:tab/>
      </w:r>
      <w:r w:rsidR="00927866">
        <w:tab/>
      </w:r>
      <w:r w:rsidR="00927866">
        <w:tab/>
      </w:r>
      <w:r w:rsidR="00927866">
        <w:tab/>
      </w:r>
      <w:proofErr w:type="gramStart"/>
      <w:r w:rsidRPr="004768E3">
        <w:rPr>
          <w:i/>
        </w:rPr>
        <w:t xml:space="preserve">İmza        </w:t>
      </w:r>
      <w:r w:rsidRPr="004768E3">
        <w:t>:</w:t>
      </w:r>
      <w:proofErr w:type="gramEnd"/>
      <w:r w:rsidRPr="004768E3">
        <w:t xml:space="preserve"> </w:t>
      </w:r>
    </w:p>
    <w:p w:rsidR="00905F60" w:rsidRPr="00D0746F" w:rsidRDefault="00905F60" w:rsidP="00905F60">
      <w:pPr>
        <w:widowControl w:val="0"/>
        <w:autoSpaceDE w:val="0"/>
        <w:autoSpaceDN w:val="0"/>
        <w:adjustRightInd w:val="0"/>
        <w:spacing w:after="480" w:line="360" w:lineRule="auto"/>
        <w:jc w:val="center"/>
      </w:pPr>
      <w:r w:rsidRPr="004768E3">
        <w:t>Yukarıdaki sonucu onaylıyorum</w:t>
      </w:r>
    </w:p>
    <w:p w:rsidR="00905F60" w:rsidRPr="004768E3" w:rsidRDefault="00AF5253" w:rsidP="00905F60">
      <w:pPr>
        <w:widowControl w:val="0"/>
        <w:autoSpaceDE w:val="0"/>
        <w:autoSpaceDN w:val="0"/>
        <w:adjustRightInd w:val="0"/>
        <w:spacing w:line="360" w:lineRule="auto"/>
        <w:jc w:val="center"/>
      </w:pPr>
      <w:r>
        <w:rPr>
          <w:b/>
        </w:rPr>
        <w:t>Pro</w:t>
      </w:r>
      <w:r w:rsidR="00134DBE">
        <w:rPr>
          <w:b/>
        </w:rPr>
        <w:t>f</w:t>
      </w:r>
      <w:r>
        <w:rPr>
          <w:b/>
        </w:rPr>
        <w:t>.</w:t>
      </w:r>
      <w:r w:rsidR="00927866">
        <w:rPr>
          <w:b/>
        </w:rPr>
        <w:t xml:space="preserve"> Dr. Arzu GÖRMEZ</w:t>
      </w:r>
    </w:p>
    <w:p w:rsidR="00905F60" w:rsidRPr="004768E3" w:rsidRDefault="00905F60" w:rsidP="00905F60">
      <w:pPr>
        <w:widowControl w:val="0"/>
        <w:autoSpaceDE w:val="0"/>
        <w:autoSpaceDN w:val="0"/>
        <w:adjustRightInd w:val="0"/>
        <w:spacing w:after="480" w:line="360" w:lineRule="auto"/>
        <w:jc w:val="center"/>
      </w:pPr>
      <w:r w:rsidRPr="004768E3">
        <w:rPr>
          <w:b/>
          <w:bCs/>
        </w:rPr>
        <w:t xml:space="preserve">Enstitü Müdürü </w:t>
      </w:r>
    </w:p>
    <w:p w:rsidR="00CA52F9" w:rsidRPr="003C3F9A" w:rsidRDefault="00030028" w:rsidP="00CA52F9">
      <w:pPr>
        <w:pStyle w:val="TezMetni10Satr"/>
      </w:pPr>
      <w:r>
        <w:t>*</w:t>
      </w:r>
      <w:r w:rsidR="00CA52F9" w:rsidRPr="003C3F9A">
        <w:t xml:space="preserve">Bu tez çalışması </w:t>
      </w:r>
      <w:proofErr w:type="gramStart"/>
      <w:r w:rsidR="00CA52F9" w:rsidRPr="003C3F9A">
        <w:t>…………….</w:t>
      </w:r>
      <w:proofErr w:type="gramEnd"/>
      <w:r w:rsidR="00CA52F9" w:rsidRPr="003C3F9A">
        <w:t xml:space="preserve"> tarafından </w:t>
      </w:r>
      <w:proofErr w:type="gramStart"/>
      <w:r w:rsidR="00CA52F9" w:rsidRPr="003C3F9A">
        <w:t>………….</w:t>
      </w:r>
      <w:proofErr w:type="gramEnd"/>
      <w:r w:rsidR="00CA52F9" w:rsidRPr="003C3F9A">
        <w:t xml:space="preserve"> </w:t>
      </w:r>
      <w:proofErr w:type="spellStart"/>
      <w:r w:rsidR="00CA52F9" w:rsidRPr="003C3F9A">
        <w:t>nolu</w:t>
      </w:r>
      <w:proofErr w:type="spellEnd"/>
      <w:r w:rsidR="00CA52F9" w:rsidRPr="003C3F9A">
        <w:t xml:space="preserve"> proje ile desteklenmiştir.</w:t>
      </w:r>
    </w:p>
    <w:p w:rsidR="00905F60" w:rsidRDefault="00030028" w:rsidP="005D1E9A">
      <w:pPr>
        <w:tabs>
          <w:tab w:val="left" w:pos="2057"/>
          <w:tab w:val="left" w:pos="2244"/>
        </w:tabs>
        <w:spacing w:line="360" w:lineRule="auto"/>
        <w:ind w:left="993" w:hanging="993"/>
        <w:rPr>
          <w:b/>
        </w:rPr>
        <w:sectPr w:rsidR="00905F60" w:rsidSect="00905F60">
          <w:headerReference w:type="default" r:id="rId11"/>
          <w:pgSz w:w="11906" w:h="16838"/>
          <w:pgMar w:top="1418" w:right="1134" w:bottom="1418" w:left="2268" w:header="709" w:footer="709" w:gutter="0"/>
          <w:cols w:space="708"/>
          <w:docGrid w:linePitch="360"/>
        </w:sectPr>
      </w:pPr>
      <w:r>
        <w:rPr>
          <w:b/>
        </w:rPr>
        <w:t>*(</w:t>
      </w:r>
      <w:r w:rsidRPr="00030028">
        <w:t>Teziniz herhangi bir pr</w:t>
      </w:r>
      <w:r>
        <w:t xml:space="preserve">oje </w:t>
      </w:r>
      <w:r w:rsidRPr="00030028">
        <w:t>tarafından desteklenmese dahi bu kısım</w:t>
      </w:r>
      <w:r>
        <w:rPr>
          <w:b/>
        </w:rPr>
        <w:t xml:space="preserve"> çıkarılmamalıdır)</w:t>
      </w:r>
    </w:p>
    <w:p w:rsidR="00905F60" w:rsidRPr="004768E3" w:rsidRDefault="00905F60" w:rsidP="005D1E9A">
      <w:pPr>
        <w:spacing w:before="3960" w:after="720" w:line="360" w:lineRule="auto"/>
        <w:rPr>
          <w:b/>
        </w:rPr>
      </w:pPr>
      <w:r w:rsidRPr="004768E3">
        <w:rPr>
          <w:b/>
        </w:rPr>
        <w:lastRenderedPageBreak/>
        <w:t>ETİK KURALLARA UYGUNLUK BEYANI</w:t>
      </w:r>
    </w:p>
    <w:p w:rsidR="00905F60" w:rsidRDefault="00905F60" w:rsidP="00905F60">
      <w:pPr>
        <w:spacing w:line="360" w:lineRule="auto"/>
        <w:ind w:firstLine="709"/>
        <w:jc w:val="both"/>
      </w:pPr>
      <w:r>
        <w:t>Erzurum Teknik Üniversitesi Fen Bilimleri Enstitüsü tez yazım kurallarına uygun olarak hazırladığım bu tez içindeki tüm bilgilerin doğru ve tam olduğunu, bilgilerin üretilmesi aşamasında bilimsel etiğe uygun davrandığımı, yararlandığım bütün kaynakları atıf yaparak belirttiğimi beyan ederim.</w:t>
      </w:r>
    </w:p>
    <w:p w:rsidR="00905F60" w:rsidRDefault="00905F60" w:rsidP="00905F60">
      <w:pPr>
        <w:spacing w:after="360" w:line="360" w:lineRule="auto"/>
        <w:jc w:val="both"/>
      </w:pPr>
    </w:p>
    <w:p w:rsidR="00905F60" w:rsidRPr="004768E3" w:rsidRDefault="00905F60" w:rsidP="00905F60">
      <w:pPr>
        <w:spacing w:after="360" w:line="360" w:lineRule="auto"/>
        <w:jc w:val="both"/>
      </w:pPr>
    </w:p>
    <w:p w:rsidR="00905F60" w:rsidRPr="00784570" w:rsidRDefault="009F1EED" w:rsidP="009F1EED">
      <w:pPr>
        <w:tabs>
          <w:tab w:val="left" w:pos="540"/>
        </w:tabs>
        <w:spacing w:after="360"/>
      </w:pPr>
      <w:r>
        <w:tab/>
      </w:r>
      <w:r>
        <w:tab/>
      </w:r>
      <w:r>
        <w:tab/>
      </w:r>
      <w:r>
        <w:tab/>
      </w:r>
      <w:r>
        <w:tab/>
      </w:r>
      <w:r>
        <w:tab/>
      </w:r>
      <w:r>
        <w:tab/>
      </w:r>
      <w:r>
        <w:tab/>
        <w:t xml:space="preserve">             </w:t>
      </w:r>
      <w:r w:rsidR="00905F60">
        <w:t xml:space="preserve">   </w:t>
      </w:r>
      <w:sdt>
        <w:sdtPr>
          <w:id w:val="-2088291904"/>
          <w:placeholder>
            <w:docPart w:val="0B70BA7EAC0849D7ABF829307E5B2F3C"/>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listItem w:displayText="13" w:value="13"/>
            <w:listItem w:displayText="14" w:value="14"/>
            <w:listItem w:displayText="15" w:value="15"/>
            <w:listItem w:displayText="16" w:value="16"/>
            <w:listItem w:displayText="17" w:value="17"/>
            <w:listItem w:displayText="18" w:value="18"/>
            <w:listItem w:displayText="19" w:value="19"/>
            <w:listItem w:displayText="20" w:value="20"/>
            <w:listItem w:displayText="21" w:value="21"/>
            <w:listItem w:displayText="22" w:value="22"/>
            <w:listItem w:displayText="23" w:value="23"/>
            <w:listItem w:displayText="24" w:value="24"/>
            <w:listItem w:displayText="25" w:value="25"/>
            <w:listItem w:displayText="26" w:value="26"/>
            <w:listItem w:displayText="27" w:value="27"/>
            <w:listItem w:displayText="28" w:value="28"/>
            <w:listItem w:displayText="29" w:value="29"/>
            <w:listItem w:displayText="30" w:value="30"/>
            <w:listItem w:displayText="31" w:value="31"/>
          </w:dropDownList>
        </w:sdtPr>
        <w:sdtEndPr/>
        <w:sdtContent>
          <w:r w:rsidRPr="00784570">
            <w:t>Seçiniz</w:t>
          </w:r>
        </w:sdtContent>
      </w:sdt>
      <w:r w:rsidRPr="00784570">
        <w:t xml:space="preserve"> / </w:t>
      </w:r>
      <w:sdt>
        <w:sdtPr>
          <w:id w:val="-279723303"/>
          <w:placeholder>
            <w:docPart w:val="D06912804D3D48F08FD20CAF82A50C00"/>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dropDownList>
        </w:sdtPr>
        <w:sdtEndPr/>
        <w:sdtContent>
          <w:r w:rsidRPr="00784570">
            <w:t>Seçiniz</w:t>
          </w:r>
        </w:sdtContent>
      </w:sdt>
      <w:r w:rsidRPr="00784570">
        <w:t xml:space="preserve"> / </w:t>
      </w:r>
      <w:sdt>
        <w:sdtPr>
          <w:id w:val="1426611802"/>
          <w:placeholder>
            <w:docPart w:val="EF835AB5A9C149DA92F284A7727AD9C0"/>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Pr="00784570">
            <w:t>Seçiniz</w:t>
          </w:r>
        </w:sdtContent>
      </w:sdt>
    </w:p>
    <w:p w:rsidR="00905F60" w:rsidRPr="004768E3" w:rsidRDefault="00905F60" w:rsidP="009F1EED">
      <w:pPr>
        <w:spacing w:after="360"/>
      </w:pPr>
      <w:r w:rsidRPr="004768E3">
        <w:t xml:space="preserve">  </w:t>
      </w:r>
      <w:r w:rsidRPr="004768E3">
        <w:tab/>
      </w:r>
      <w:r w:rsidRPr="004768E3">
        <w:tab/>
      </w:r>
      <w:r w:rsidRPr="004768E3">
        <w:tab/>
      </w:r>
      <w:r w:rsidRPr="004768E3">
        <w:tab/>
      </w:r>
      <w:r w:rsidRPr="004768E3">
        <w:tab/>
      </w:r>
      <w:r w:rsidRPr="004768E3">
        <w:tab/>
      </w:r>
      <w:r w:rsidRPr="004768E3">
        <w:tab/>
      </w:r>
      <w:r w:rsidRPr="004768E3">
        <w:tab/>
      </w:r>
      <w:r w:rsidRPr="004768E3">
        <w:tab/>
      </w:r>
      <w:r w:rsidRPr="004768E3">
        <w:tab/>
      </w:r>
      <w:r>
        <w:t xml:space="preserve">  </w:t>
      </w:r>
      <w:r w:rsidRPr="004768E3">
        <w:t xml:space="preserve">    İmzası</w:t>
      </w:r>
      <w:r>
        <w:t xml:space="preserve">  </w:t>
      </w:r>
    </w:p>
    <w:p w:rsidR="00905F60" w:rsidRPr="004768E3" w:rsidRDefault="00905F60" w:rsidP="009F1EED">
      <w:pPr>
        <w:spacing w:after="360"/>
      </w:pPr>
      <w:r>
        <w:tab/>
      </w:r>
      <w:r>
        <w:tab/>
      </w:r>
      <w:r>
        <w:tab/>
      </w:r>
      <w:r>
        <w:tab/>
      </w:r>
      <w:r>
        <w:tab/>
      </w:r>
      <w:r>
        <w:tab/>
      </w:r>
      <w:r>
        <w:tab/>
      </w:r>
      <w:r>
        <w:tab/>
      </w:r>
      <w:r>
        <w:tab/>
        <w:t xml:space="preserve">        </w:t>
      </w:r>
      <w:r w:rsidRPr="004768E3">
        <w:t>Adı-S</w:t>
      </w:r>
      <w:r>
        <w:t xml:space="preserve">OYADI </w:t>
      </w:r>
    </w:p>
    <w:p w:rsidR="00905F60" w:rsidRPr="004768E3" w:rsidRDefault="00905F60" w:rsidP="00905F60">
      <w:pPr>
        <w:spacing w:after="360" w:line="360" w:lineRule="auto"/>
        <w:jc w:val="center"/>
      </w:pPr>
    </w:p>
    <w:p w:rsidR="00905F60" w:rsidRPr="004768E3" w:rsidRDefault="00905F60" w:rsidP="00905F60">
      <w:pPr>
        <w:spacing w:after="360" w:line="360" w:lineRule="auto"/>
        <w:jc w:val="center"/>
      </w:pPr>
    </w:p>
    <w:p w:rsidR="00905F60" w:rsidRPr="004768E3" w:rsidRDefault="00905F60" w:rsidP="00905F60">
      <w:pPr>
        <w:spacing w:after="360" w:line="360" w:lineRule="auto"/>
        <w:jc w:val="center"/>
      </w:pPr>
    </w:p>
    <w:p w:rsidR="00905F60" w:rsidRPr="00063D16" w:rsidRDefault="00905F60" w:rsidP="00905F60">
      <w:pPr>
        <w:spacing w:after="160" w:line="259" w:lineRule="auto"/>
        <w:rPr>
          <w:b/>
          <w:color w:val="000000"/>
        </w:rPr>
      </w:pPr>
    </w:p>
    <w:p w:rsidR="00905F60" w:rsidRDefault="00905F60" w:rsidP="00267B44">
      <w:pPr>
        <w:tabs>
          <w:tab w:val="left" w:pos="2057"/>
          <w:tab w:val="left" w:pos="2244"/>
        </w:tabs>
        <w:spacing w:line="360" w:lineRule="auto"/>
        <w:ind w:left="993" w:hanging="993"/>
        <w:jc w:val="center"/>
        <w:rPr>
          <w:b/>
        </w:rPr>
        <w:sectPr w:rsidR="00905F60" w:rsidSect="00905F60">
          <w:headerReference w:type="default" r:id="rId12"/>
          <w:pgSz w:w="11906" w:h="16838"/>
          <w:pgMar w:top="1418" w:right="1134" w:bottom="1418" w:left="2268" w:header="709" w:footer="709" w:gutter="0"/>
          <w:cols w:space="708"/>
          <w:docGrid w:linePitch="360"/>
        </w:sectPr>
      </w:pPr>
    </w:p>
    <w:p w:rsidR="00905F60" w:rsidRPr="004768E3" w:rsidRDefault="00905F60" w:rsidP="00387596">
      <w:pPr>
        <w:pStyle w:val="Balk1"/>
      </w:pPr>
      <w:bookmarkStart w:id="0" w:name="_Toc363399474"/>
      <w:r w:rsidRPr="004768E3">
        <w:lastRenderedPageBreak/>
        <w:t>ÖZET</w:t>
      </w:r>
      <w:bookmarkEnd w:id="0"/>
    </w:p>
    <w:sdt>
      <w:sdtPr>
        <w:rPr>
          <w:color w:val="595959" w:themeColor="text1" w:themeTint="A6"/>
        </w:rPr>
        <w:id w:val="1155186915"/>
        <w:placeholder>
          <w:docPart w:val="DefaultPlaceholder_-1854013439"/>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rsidR="00905F60" w:rsidRPr="005564D9" w:rsidRDefault="00A01139" w:rsidP="00905F60">
          <w:pPr>
            <w:spacing w:after="480" w:line="360" w:lineRule="auto"/>
            <w:jc w:val="center"/>
            <w:rPr>
              <w:color w:val="595959" w:themeColor="text1" w:themeTint="A6"/>
            </w:rPr>
          </w:pPr>
          <w:r w:rsidRPr="005564D9">
            <w:rPr>
              <w:color w:val="595959" w:themeColor="text1" w:themeTint="A6"/>
            </w:rPr>
            <w:t>YL veya Doktora Tezi olduğunu seçiniz</w:t>
          </w:r>
        </w:p>
      </w:sdtContent>
    </w:sdt>
    <w:p w:rsidR="00905F60" w:rsidRPr="004768E3" w:rsidRDefault="00905F60" w:rsidP="00905F60">
      <w:pPr>
        <w:spacing w:after="480" w:line="360" w:lineRule="auto"/>
        <w:jc w:val="center"/>
        <w:rPr>
          <w:b/>
          <w:bCs/>
          <w:color w:val="000000"/>
        </w:rPr>
      </w:pPr>
      <w:r w:rsidRPr="004768E3">
        <w:rPr>
          <w:b/>
          <w:bCs/>
          <w:color w:val="000000"/>
        </w:rPr>
        <w:t xml:space="preserve">… TEZİN </w:t>
      </w:r>
      <w:proofErr w:type="gramStart"/>
      <w:r w:rsidRPr="004768E3">
        <w:rPr>
          <w:b/>
          <w:bCs/>
          <w:color w:val="000000"/>
        </w:rPr>
        <w:t>BAŞLIĞI …</w:t>
      </w:r>
      <w:proofErr w:type="gramEnd"/>
    </w:p>
    <w:p w:rsidR="00905F60" w:rsidRPr="00405E6D" w:rsidRDefault="00905F60" w:rsidP="00905F60">
      <w:pPr>
        <w:spacing w:after="360" w:line="360" w:lineRule="auto"/>
        <w:jc w:val="center"/>
        <w:rPr>
          <w:bCs/>
        </w:rPr>
      </w:pPr>
      <w:r w:rsidRPr="004768E3">
        <w:rPr>
          <w:bCs/>
        </w:rPr>
        <w:t>Adı-S</w:t>
      </w:r>
      <w:r>
        <w:rPr>
          <w:bCs/>
        </w:rPr>
        <w:t>OYADI</w:t>
      </w:r>
    </w:p>
    <w:p w:rsidR="00905F60" w:rsidRPr="004768E3" w:rsidRDefault="00905F60" w:rsidP="00905F60">
      <w:pPr>
        <w:spacing w:line="360" w:lineRule="auto"/>
        <w:jc w:val="center"/>
        <w:rPr>
          <w:color w:val="000000"/>
        </w:rPr>
      </w:pPr>
      <w:r w:rsidRPr="004768E3">
        <w:rPr>
          <w:color w:val="000000"/>
        </w:rPr>
        <w:t>Erzurum Teknik Üniversitesi</w:t>
      </w:r>
    </w:p>
    <w:p w:rsidR="00905F60" w:rsidRPr="004768E3" w:rsidRDefault="00905F60" w:rsidP="00905F60">
      <w:pPr>
        <w:spacing w:line="360" w:lineRule="auto"/>
        <w:jc w:val="center"/>
        <w:rPr>
          <w:color w:val="000000"/>
        </w:rPr>
      </w:pPr>
      <w:r w:rsidRPr="004768E3">
        <w:rPr>
          <w:color w:val="000000"/>
        </w:rPr>
        <w:t>Fen Bilimleri Enstitüsü</w:t>
      </w:r>
    </w:p>
    <w:p w:rsidR="00905F60" w:rsidRPr="004768E3" w:rsidRDefault="006F2FED" w:rsidP="00905F60">
      <w:pPr>
        <w:spacing w:line="360" w:lineRule="auto"/>
        <w:jc w:val="center"/>
        <w:rPr>
          <w:color w:val="000000"/>
        </w:rPr>
      </w:pPr>
      <w:sdt>
        <w:sdtPr>
          <w:rPr>
            <w:color w:val="000000"/>
          </w:rPr>
          <w:id w:val="1339810599"/>
          <w:placeholder>
            <w:docPart w:val="DefaultPlaceholder_-1854013439"/>
          </w:placeholder>
          <w:comboBox>
            <w:listItem w:displayText="Seçin" w:value="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A01139">
            <w:rPr>
              <w:color w:val="000000"/>
            </w:rPr>
            <w:t>Seçin</w:t>
          </w:r>
        </w:sdtContent>
      </w:sdt>
      <w:r w:rsidR="00905F60" w:rsidRPr="004768E3">
        <w:rPr>
          <w:color w:val="000000"/>
        </w:rPr>
        <w:t xml:space="preserve"> Ana Bilim Dalı</w:t>
      </w:r>
    </w:p>
    <w:p w:rsidR="00905F60" w:rsidRPr="004768E3" w:rsidRDefault="00905F60" w:rsidP="00905F60">
      <w:pPr>
        <w:spacing w:line="360" w:lineRule="auto"/>
        <w:jc w:val="center"/>
        <w:rPr>
          <w:color w:val="000000"/>
        </w:rPr>
      </w:pPr>
    </w:p>
    <w:p w:rsidR="00905F60" w:rsidRDefault="00905F60" w:rsidP="00905F60">
      <w:pPr>
        <w:spacing w:line="360" w:lineRule="auto"/>
        <w:jc w:val="center"/>
        <w:rPr>
          <w:color w:val="000000"/>
        </w:rPr>
      </w:pPr>
      <w:r w:rsidRPr="004768E3">
        <w:rPr>
          <w:color w:val="000000"/>
        </w:rPr>
        <w:t xml:space="preserve">Danışman: </w:t>
      </w:r>
    </w:p>
    <w:p w:rsidR="00905F60" w:rsidRPr="004768E3" w:rsidRDefault="00905F60" w:rsidP="00905F60">
      <w:pPr>
        <w:spacing w:line="360" w:lineRule="auto"/>
        <w:jc w:val="center"/>
        <w:rPr>
          <w:color w:val="000000"/>
        </w:rPr>
      </w:pPr>
    </w:p>
    <w:p w:rsidR="00905F60" w:rsidRDefault="00905F60" w:rsidP="00905F60">
      <w:pPr>
        <w:ind w:firstLine="709"/>
        <w:jc w:val="both"/>
      </w:pPr>
      <w:r w:rsidRPr="004768E3">
        <w:t>Aa</w:t>
      </w:r>
      <w:proofErr w:type="gramStart"/>
      <w:r w:rsidRPr="004768E3">
        <w:t>..............................................................................................................................................................................................................................................................................................................................................................................................................................................................................................................................................................................................................................................................................................................................................................................................................................................................</w:t>
      </w:r>
      <w:proofErr w:type="gramEnd"/>
      <w:r w:rsidRPr="00405E6D">
        <w:t xml:space="preserve"> </w:t>
      </w:r>
      <w:proofErr w:type="gramStart"/>
      <w:r w:rsidRPr="004768E3">
        <w:t>.............................................................................................................................................</w:t>
      </w:r>
      <w:proofErr w:type="gramEnd"/>
      <w:r w:rsidRPr="004768E3">
        <w:t xml:space="preserve"> </w:t>
      </w:r>
      <w:proofErr w:type="gramStart"/>
      <w:r w:rsidRPr="004768E3">
        <w:t>....................................................................................................................................................................................................................................................................................................................................................................................................................................................................................................................................................................................</w:t>
      </w:r>
      <w:proofErr w:type="gramEnd"/>
      <w:r w:rsidRPr="00405E6D">
        <w:t xml:space="preserve"> </w:t>
      </w:r>
      <w:proofErr w:type="gramStart"/>
      <w:r w:rsidRPr="004768E3">
        <w:t>................................................................................................................................................................................................................................................................................................................................................................................................................................................................................................................................................................................................................................................................................................................................</w:t>
      </w:r>
      <w:proofErr w:type="gramEnd"/>
      <w:r w:rsidRPr="00405E6D">
        <w:t xml:space="preserve"> </w:t>
      </w:r>
      <w:proofErr w:type="gramStart"/>
      <w:r w:rsidRPr="004768E3">
        <w:t>.................................................................................................................................................................................................................................................................................................................................................................................................................................................................................................................................................................................................................................................................................................................................</w:t>
      </w:r>
      <w:proofErr w:type="gramEnd"/>
      <w:r w:rsidRPr="00405E6D">
        <w:t xml:space="preserve"> </w:t>
      </w:r>
      <w:proofErr w:type="gramStart"/>
      <w:r w:rsidRPr="004768E3">
        <w:t>............................................................................................................................................</w:t>
      </w:r>
      <w:proofErr w:type="gramEnd"/>
    </w:p>
    <w:p w:rsidR="00905F60" w:rsidRDefault="00905F60" w:rsidP="00905F60">
      <w:pPr>
        <w:spacing w:after="360"/>
        <w:jc w:val="both"/>
      </w:pPr>
      <w:proofErr w:type="gramStart"/>
      <w:r w:rsidRPr="004768E3">
        <w:t>............................................................................................................................................</w:t>
      </w:r>
      <w:proofErr w:type="gramEnd"/>
    </w:p>
    <w:p w:rsidR="00905F60" w:rsidRPr="004768E3" w:rsidRDefault="00905F60" w:rsidP="00905F60">
      <w:pPr>
        <w:spacing w:after="240" w:line="360" w:lineRule="auto"/>
        <w:jc w:val="both"/>
        <w:rPr>
          <w:b/>
          <w:bCs/>
          <w:color w:val="000000"/>
        </w:rPr>
      </w:pPr>
      <w:r w:rsidRPr="004768E3">
        <w:rPr>
          <w:b/>
          <w:bCs/>
          <w:color w:val="000000"/>
        </w:rPr>
        <w:t xml:space="preserve">Yıl, </w:t>
      </w:r>
      <w:proofErr w:type="gramStart"/>
      <w:r w:rsidRPr="004768E3">
        <w:rPr>
          <w:b/>
          <w:bCs/>
          <w:color w:val="000000"/>
        </w:rPr>
        <w:t>….</w:t>
      </w:r>
      <w:proofErr w:type="gramEnd"/>
      <w:r w:rsidRPr="004768E3">
        <w:rPr>
          <w:b/>
          <w:bCs/>
          <w:color w:val="000000"/>
        </w:rPr>
        <w:t xml:space="preserve"> </w:t>
      </w:r>
      <w:proofErr w:type="gramStart"/>
      <w:r w:rsidRPr="004768E3">
        <w:rPr>
          <w:b/>
          <w:bCs/>
          <w:color w:val="000000"/>
        </w:rPr>
        <w:t>sayfa</w:t>
      </w:r>
      <w:proofErr w:type="gramEnd"/>
    </w:p>
    <w:p w:rsidR="00905F60" w:rsidRPr="00405E6D" w:rsidRDefault="00905F60" w:rsidP="00905F60">
      <w:pPr>
        <w:spacing w:after="240" w:line="360" w:lineRule="auto"/>
        <w:jc w:val="both"/>
      </w:pPr>
      <w:r w:rsidRPr="004768E3">
        <w:rPr>
          <w:b/>
          <w:bCs/>
        </w:rPr>
        <w:t xml:space="preserve">Anahtar Kelimeler: </w:t>
      </w:r>
      <w:proofErr w:type="spellStart"/>
      <w:r w:rsidRPr="004768E3">
        <w:t>Aaaa</w:t>
      </w:r>
      <w:proofErr w:type="spellEnd"/>
      <w:r w:rsidRPr="004768E3">
        <w:t xml:space="preserve">, </w:t>
      </w:r>
      <w:proofErr w:type="spellStart"/>
      <w:r w:rsidRPr="004768E3">
        <w:t>Bbb</w:t>
      </w:r>
      <w:proofErr w:type="spellEnd"/>
      <w:r w:rsidRPr="004768E3">
        <w:t xml:space="preserve">, </w:t>
      </w:r>
      <w:proofErr w:type="spellStart"/>
      <w:r w:rsidRPr="004768E3">
        <w:t>Ccc</w:t>
      </w:r>
      <w:proofErr w:type="spellEnd"/>
      <w:r w:rsidRPr="004768E3">
        <w:t xml:space="preserve">, </w:t>
      </w:r>
      <w:proofErr w:type="spellStart"/>
      <w:r w:rsidRPr="004768E3">
        <w:t>Ddd</w:t>
      </w:r>
      <w:proofErr w:type="spellEnd"/>
      <w:r w:rsidRPr="004768E3">
        <w:t xml:space="preserve">, </w:t>
      </w:r>
      <w:proofErr w:type="spellStart"/>
      <w:r w:rsidRPr="004768E3">
        <w:t>Eee</w:t>
      </w:r>
      <w:proofErr w:type="spellEnd"/>
    </w:p>
    <w:p w:rsidR="00905F60" w:rsidRPr="00387596" w:rsidRDefault="00905F60" w:rsidP="00387596">
      <w:pPr>
        <w:pStyle w:val="Balk1"/>
      </w:pPr>
      <w:bookmarkStart w:id="1" w:name="_Toc363399475"/>
      <w:r w:rsidRPr="00387596">
        <w:lastRenderedPageBreak/>
        <w:t>ABSTRACT</w:t>
      </w:r>
    </w:p>
    <w:sdt>
      <w:sdtPr>
        <w:id w:val="1012273658"/>
        <w:placeholder>
          <w:docPart w:val="DefaultPlaceholder_-1854013439"/>
        </w:placeholder>
        <w:dropDownList>
          <w:listItem w:displayText="Select for Master's or PhD Thesis" w:value="Select for Master's or PhD Thesis"/>
          <w:listItem w:displayText="Ph.D" w:value="Ph.D"/>
          <w:listItem w:displayText="MS. Thesis" w:value="MS. Thesis"/>
        </w:dropDownList>
      </w:sdtPr>
      <w:sdtEndPr/>
      <w:sdtContent>
        <w:p w:rsidR="00905F60" w:rsidRPr="004768E3" w:rsidRDefault="003A4917" w:rsidP="00905F60">
          <w:pPr>
            <w:spacing w:after="480" w:line="360" w:lineRule="auto"/>
            <w:jc w:val="center"/>
          </w:pPr>
          <w:r>
            <w:t>Select for Master's or PhD Thesis</w:t>
          </w:r>
        </w:p>
      </w:sdtContent>
    </w:sdt>
    <w:p w:rsidR="00905F60" w:rsidRPr="004768E3" w:rsidRDefault="00905F60" w:rsidP="00905F60">
      <w:pPr>
        <w:spacing w:after="480" w:line="360" w:lineRule="auto"/>
        <w:jc w:val="center"/>
        <w:rPr>
          <w:b/>
          <w:bCs/>
          <w:color w:val="000000"/>
        </w:rPr>
      </w:pPr>
      <w:r w:rsidRPr="004768E3">
        <w:rPr>
          <w:b/>
          <w:bCs/>
          <w:color w:val="000000"/>
        </w:rPr>
        <w:t xml:space="preserve">… </w:t>
      </w:r>
      <w:r>
        <w:rPr>
          <w:b/>
          <w:bCs/>
          <w:color w:val="000000"/>
        </w:rPr>
        <w:t xml:space="preserve">TITLE OF </w:t>
      </w:r>
      <w:proofErr w:type="gramStart"/>
      <w:r>
        <w:rPr>
          <w:b/>
          <w:bCs/>
          <w:color w:val="000000"/>
        </w:rPr>
        <w:t>THESIS</w:t>
      </w:r>
      <w:r w:rsidRPr="004768E3">
        <w:rPr>
          <w:b/>
          <w:bCs/>
          <w:color w:val="000000"/>
        </w:rPr>
        <w:t xml:space="preserve"> …</w:t>
      </w:r>
      <w:proofErr w:type="gramEnd"/>
    </w:p>
    <w:p w:rsidR="00905F60" w:rsidRPr="004768E3" w:rsidRDefault="00905F60" w:rsidP="00905F60">
      <w:pPr>
        <w:spacing w:after="360" w:line="360" w:lineRule="auto"/>
        <w:jc w:val="center"/>
        <w:rPr>
          <w:bCs/>
        </w:rPr>
      </w:pPr>
      <w:r>
        <w:rPr>
          <w:bCs/>
        </w:rPr>
        <w:t>Name SURNAME</w:t>
      </w:r>
    </w:p>
    <w:p w:rsidR="00905F60" w:rsidRPr="00DF0BD2" w:rsidRDefault="00905F60" w:rsidP="00905F60">
      <w:pPr>
        <w:spacing w:line="360" w:lineRule="auto"/>
        <w:jc w:val="center"/>
        <w:rPr>
          <w:color w:val="000000"/>
        </w:rPr>
      </w:pPr>
      <w:r w:rsidRPr="00DF0BD2">
        <w:rPr>
          <w:color w:val="000000"/>
        </w:rPr>
        <w:t xml:space="preserve">Erzurum Technical </w:t>
      </w:r>
      <w:proofErr w:type="spellStart"/>
      <w:r w:rsidRPr="00DF0BD2">
        <w:rPr>
          <w:color w:val="000000"/>
        </w:rPr>
        <w:t>University</w:t>
      </w:r>
      <w:proofErr w:type="spellEnd"/>
      <w:r w:rsidRPr="00DF0BD2">
        <w:rPr>
          <w:color w:val="000000"/>
        </w:rPr>
        <w:t xml:space="preserve"> </w:t>
      </w:r>
    </w:p>
    <w:p w:rsidR="00905F60" w:rsidRPr="00DF0BD2" w:rsidRDefault="00905F60" w:rsidP="00905F60">
      <w:pPr>
        <w:spacing w:line="360" w:lineRule="auto"/>
        <w:jc w:val="center"/>
        <w:rPr>
          <w:color w:val="000000"/>
        </w:rPr>
      </w:pPr>
      <w:proofErr w:type="spellStart"/>
      <w:r w:rsidRPr="00DF0BD2">
        <w:rPr>
          <w:color w:val="000000"/>
        </w:rPr>
        <w:t>Gradute</w:t>
      </w:r>
      <w:proofErr w:type="spellEnd"/>
      <w:r w:rsidRPr="00DF0BD2">
        <w:rPr>
          <w:color w:val="000000"/>
        </w:rPr>
        <w:t xml:space="preserve"> School of Natural </w:t>
      </w:r>
      <w:proofErr w:type="spellStart"/>
      <w:r w:rsidRPr="00DF0BD2">
        <w:rPr>
          <w:color w:val="000000"/>
        </w:rPr>
        <w:t>and</w:t>
      </w:r>
      <w:proofErr w:type="spellEnd"/>
      <w:r w:rsidRPr="00DF0BD2">
        <w:rPr>
          <w:color w:val="000000"/>
        </w:rPr>
        <w:t xml:space="preserve"> </w:t>
      </w:r>
      <w:proofErr w:type="spellStart"/>
      <w:r w:rsidRPr="00DF0BD2">
        <w:rPr>
          <w:color w:val="000000"/>
        </w:rPr>
        <w:t>Applied</w:t>
      </w:r>
      <w:proofErr w:type="spellEnd"/>
      <w:r w:rsidRPr="00DF0BD2">
        <w:rPr>
          <w:color w:val="000000"/>
        </w:rPr>
        <w:t xml:space="preserve"> </w:t>
      </w:r>
      <w:proofErr w:type="spellStart"/>
      <w:r w:rsidRPr="00DF0BD2">
        <w:rPr>
          <w:color w:val="000000"/>
        </w:rPr>
        <w:t>Sciences</w:t>
      </w:r>
      <w:proofErr w:type="spellEnd"/>
    </w:p>
    <w:p w:rsidR="00905F60" w:rsidRPr="00AE6D89" w:rsidRDefault="00905F60" w:rsidP="00905F60">
      <w:pPr>
        <w:spacing w:after="480" w:line="360" w:lineRule="auto"/>
        <w:jc w:val="center"/>
        <w:rPr>
          <w:color w:val="000000"/>
        </w:rPr>
      </w:pPr>
      <w:proofErr w:type="spellStart"/>
      <w:r w:rsidRPr="00DF0BD2">
        <w:rPr>
          <w:color w:val="000000"/>
        </w:rPr>
        <w:t>Department</w:t>
      </w:r>
      <w:proofErr w:type="spellEnd"/>
      <w:r w:rsidRPr="00DF0BD2">
        <w:rPr>
          <w:color w:val="000000"/>
        </w:rPr>
        <w:t xml:space="preserve"> of</w:t>
      </w:r>
      <w:r w:rsidR="00D53477" w:rsidRPr="00DF0BD2">
        <w:rPr>
          <w:color w:val="000000"/>
        </w:rPr>
        <w:t xml:space="preserve">   </w:t>
      </w:r>
      <w:sdt>
        <w:sdtPr>
          <w:rPr>
            <w:color w:val="595959" w:themeColor="text1" w:themeTint="A6"/>
          </w:rPr>
          <w:id w:val="-1310399640"/>
          <w:placeholder>
            <w:docPart w:val="DefaultPlaceholder_-1854013439"/>
          </w:placeholder>
          <w:dropDownList>
            <w:listItem w:displayText="Select an item" w:value="Select an item"/>
            <w:listItem w:displayText="Molecular Biology and Genetics" w:value="Molecular Biology and Genetics"/>
            <w:listItem w:displayText="Civil Engineering" w:value="Civil Engineering"/>
            <w:listItem w:displayText="Electrical Electronic Engineering" w:value="Electrical Electronic Engineering"/>
            <w:listItem w:displayText="Mechanical Engineering" w:value="Mechanical Engineering"/>
            <w:listItem w:displayText="Maths" w:value="Maths"/>
          </w:dropDownList>
        </w:sdtPr>
        <w:sdtEndPr/>
        <w:sdtContent>
          <w:r w:rsidR="003A4917" w:rsidRPr="00AE6D89">
            <w:rPr>
              <w:color w:val="595959" w:themeColor="text1" w:themeTint="A6"/>
            </w:rPr>
            <w:t>Select an item</w:t>
          </w:r>
        </w:sdtContent>
      </w:sdt>
    </w:p>
    <w:p w:rsidR="00905F60" w:rsidRDefault="00905F60" w:rsidP="00905F60">
      <w:pPr>
        <w:spacing w:line="360" w:lineRule="auto"/>
        <w:jc w:val="center"/>
        <w:rPr>
          <w:color w:val="000000"/>
        </w:rPr>
      </w:pPr>
      <w:proofErr w:type="spellStart"/>
      <w:r>
        <w:rPr>
          <w:color w:val="000000"/>
        </w:rPr>
        <w:t>Supervisor</w:t>
      </w:r>
      <w:proofErr w:type="spellEnd"/>
      <w:r w:rsidRPr="004768E3">
        <w:rPr>
          <w:color w:val="000000"/>
        </w:rPr>
        <w:t>:</w:t>
      </w:r>
      <w:r w:rsidR="00F05BEA">
        <w:rPr>
          <w:color w:val="000000"/>
        </w:rPr>
        <w:t xml:space="preserve">   </w:t>
      </w:r>
      <w:r w:rsidRPr="004768E3">
        <w:rPr>
          <w:color w:val="000000"/>
        </w:rPr>
        <w:t xml:space="preserve"> </w:t>
      </w:r>
    </w:p>
    <w:p w:rsidR="00905F60" w:rsidRPr="004768E3" w:rsidRDefault="00905F60" w:rsidP="00905F60">
      <w:pPr>
        <w:spacing w:line="360" w:lineRule="auto"/>
        <w:jc w:val="center"/>
        <w:rPr>
          <w:color w:val="000000"/>
        </w:rPr>
      </w:pPr>
    </w:p>
    <w:p w:rsidR="00905F60" w:rsidRDefault="00905F60" w:rsidP="00905F60">
      <w:pPr>
        <w:ind w:firstLine="709"/>
        <w:jc w:val="both"/>
      </w:pPr>
      <w:r w:rsidRPr="004768E3">
        <w:t>Aa</w:t>
      </w:r>
      <w:proofErr w:type="gramStart"/>
      <w:r w:rsidRPr="004768E3">
        <w:t>..............................................................................................................................................................................................................................................................................................................................................................................................................................................................................................................................................................................................................................................................................................................................................................................................................................................................</w:t>
      </w:r>
      <w:proofErr w:type="gramEnd"/>
      <w:r w:rsidRPr="00405E6D">
        <w:t xml:space="preserve"> </w:t>
      </w:r>
      <w:proofErr w:type="gramStart"/>
      <w:r w:rsidRPr="004768E3">
        <w:t>.............................................................................................................................................</w:t>
      </w:r>
      <w:proofErr w:type="gramEnd"/>
      <w:r w:rsidRPr="004768E3">
        <w:t xml:space="preserve"> </w:t>
      </w:r>
      <w:proofErr w:type="gramStart"/>
      <w:r w:rsidRPr="004768E3">
        <w:t>....................................................................................................................................................................................................................................................................................................................................................................................................................................................................................................................................................................................</w:t>
      </w:r>
      <w:proofErr w:type="gramEnd"/>
      <w:r w:rsidRPr="00405E6D">
        <w:t xml:space="preserve"> </w:t>
      </w:r>
      <w:proofErr w:type="gramStart"/>
      <w:r w:rsidRPr="004768E3">
        <w:t>................................................................................................................................................................................................................................................................................................................................................................................................................................................................................................................................................................................................................................................................................................................................</w:t>
      </w:r>
      <w:proofErr w:type="gramEnd"/>
      <w:r w:rsidRPr="00405E6D">
        <w:t xml:space="preserve"> </w:t>
      </w:r>
      <w:proofErr w:type="gramStart"/>
      <w:r w:rsidRPr="004768E3">
        <w:t>.................................................................................................................................................................................................................................................................................................................................................................................................................................................................................................................................................................................................................................................................................................................................</w:t>
      </w:r>
      <w:proofErr w:type="gramEnd"/>
      <w:r w:rsidRPr="00405E6D">
        <w:t xml:space="preserve"> </w:t>
      </w:r>
      <w:proofErr w:type="gramStart"/>
      <w:r w:rsidRPr="004768E3">
        <w:t>............................................................................................................................................</w:t>
      </w:r>
      <w:proofErr w:type="gramEnd"/>
    </w:p>
    <w:p w:rsidR="00905F60" w:rsidRPr="004768E3" w:rsidRDefault="00905F60" w:rsidP="00905F60">
      <w:pPr>
        <w:spacing w:after="360"/>
        <w:jc w:val="both"/>
      </w:pPr>
      <w:proofErr w:type="gramStart"/>
      <w:r w:rsidRPr="004768E3">
        <w:t>............................................................................................................................................</w:t>
      </w:r>
      <w:proofErr w:type="gramEnd"/>
    </w:p>
    <w:p w:rsidR="00905F60" w:rsidRPr="004768E3" w:rsidRDefault="00905F60" w:rsidP="00905F60">
      <w:pPr>
        <w:spacing w:after="240" w:line="360" w:lineRule="auto"/>
        <w:jc w:val="both"/>
        <w:rPr>
          <w:b/>
          <w:bCs/>
          <w:color w:val="000000"/>
        </w:rPr>
      </w:pPr>
      <w:proofErr w:type="spellStart"/>
      <w:r>
        <w:rPr>
          <w:b/>
          <w:bCs/>
          <w:color w:val="000000"/>
        </w:rPr>
        <w:t>Year</w:t>
      </w:r>
      <w:proofErr w:type="spellEnd"/>
      <w:r w:rsidRPr="004768E3">
        <w:rPr>
          <w:b/>
          <w:bCs/>
          <w:color w:val="000000"/>
        </w:rPr>
        <w:t xml:space="preserve">, </w:t>
      </w:r>
      <w:proofErr w:type="gramStart"/>
      <w:r w:rsidRPr="004768E3">
        <w:rPr>
          <w:b/>
          <w:bCs/>
          <w:color w:val="000000"/>
        </w:rPr>
        <w:t>….</w:t>
      </w:r>
      <w:proofErr w:type="gramEnd"/>
      <w:r w:rsidRPr="004768E3">
        <w:rPr>
          <w:b/>
          <w:bCs/>
          <w:color w:val="000000"/>
        </w:rPr>
        <w:t xml:space="preserve"> </w:t>
      </w:r>
      <w:proofErr w:type="spellStart"/>
      <w:r>
        <w:rPr>
          <w:b/>
          <w:bCs/>
          <w:color w:val="000000"/>
        </w:rPr>
        <w:t>page</w:t>
      </w:r>
      <w:proofErr w:type="spellEnd"/>
    </w:p>
    <w:p w:rsidR="00905F60" w:rsidRDefault="00905F60" w:rsidP="00905F60">
      <w:pPr>
        <w:spacing w:after="240" w:line="360" w:lineRule="auto"/>
        <w:jc w:val="both"/>
        <w:sectPr w:rsidR="00905F60" w:rsidSect="002971D8">
          <w:headerReference w:type="default" r:id="rId13"/>
          <w:footerReference w:type="default" r:id="rId14"/>
          <w:pgSz w:w="11906" w:h="16838"/>
          <w:pgMar w:top="1418" w:right="1134" w:bottom="1418" w:left="2268" w:header="709" w:footer="709" w:gutter="0"/>
          <w:pgNumType w:fmt="lowerRoman" w:start="1"/>
          <w:cols w:space="708"/>
          <w:docGrid w:linePitch="360"/>
        </w:sectPr>
      </w:pPr>
      <w:proofErr w:type="spellStart"/>
      <w:r>
        <w:rPr>
          <w:b/>
          <w:bCs/>
        </w:rPr>
        <w:t>Keywords</w:t>
      </w:r>
      <w:proofErr w:type="spellEnd"/>
      <w:r w:rsidRPr="004768E3">
        <w:rPr>
          <w:b/>
          <w:bCs/>
        </w:rPr>
        <w:t xml:space="preserve">: </w:t>
      </w:r>
      <w:proofErr w:type="spellStart"/>
      <w:r w:rsidRPr="004768E3">
        <w:t>Aaaa</w:t>
      </w:r>
      <w:proofErr w:type="spellEnd"/>
      <w:r w:rsidRPr="004768E3">
        <w:t xml:space="preserve">, </w:t>
      </w:r>
      <w:proofErr w:type="spellStart"/>
      <w:r w:rsidRPr="004768E3">
        <w:t>Bbb</w:t>
      </w:r>
      <w:proofErr w:type="spellEnd"/>
      <w:r w:rsidRPr="004768E3">
        <w:t xml:space="preserve">, </w:t>
      </w:r>
      <w:proofErr w:type="spellStart"/>
      <w:r w:rsidRPr="004768E3">
        <w:t>Ccc</w:t>
      </w:r>
      <w:proofErr w:type="spellEnd"/>
      <w:r w:rsidRPr="004768E3">
        <w:t xml:space="preserve">, </w:t>
      </w:r>
      <w:proofErr w:type="spellStart"/>
      <w:r w:rsidRPr="004768E3">
        <w:t>Ddd</w:t>
      </w:r>
      <w:proofErr w:type="spellEnd"/>
      <w:r w:rsidRPr="004768E3">
        <w:t xml:space="preserve">, </w:t>
      </w:r>
      <w:proofErr w:type="spellStart"/>
      <w:r w:rsidRPr="004768E3">
        <w:t>Eee</w:t>
      </w:r>
      <w:bookmarkEnd w:id="1"/>
      <w:proofErr w:type="spellEnd"/>
    </w:p>
    <w:p w:rsidR="00905F60" w:rsidRPr="00387596" w:rsidRDefault="00905F60" w:rsidP="00387596">
      <w:pPr>
        <w:pStyle w:val="Balk1"/>
      </w:pPr>
      <w:r w:rsidRPr="00387596">
        <w:lastRenderedPageBreak/>
        <w:t>TEŞEKKÜR</w:t>
      </w:r>
    </w:p>
    <w:p w:rsidR="00905F60" w:rsidRPr="007C0909" w:rsidRDefault="00905F60" w:rsidP="00905F60">
      <w:pPr>
        <w:ind w:firstLine="708"/>
      </w:pPr>
      <w:proofErr w:type="spellStart"/>
      <w:r w:rsidRPr="007C0909">
        <w:t>Aaaaaa</w:t>
      </w:r>
      <w:proofErr w:type="spellEnd"/>
      <w:r w:rsidRPr="007C0909">
        <w:t xml:space="preserve"> </w:t>
      </w:r>
      <w:proofErr w:type="gramStart"/>
      <w:r w:rsidRPr="007C0909">
        <w:t>……………………………………………………………………………………</w:t>
      </w:r>
      <w:r w:rsidR="0020484A">
        <w:t>……….</w:t>
      </w:r>
      <w:proofErr w:type="gramEnd"/>
    </w:p>
    <w:p w:rsidR="00905F60" w:rsidRPr="007C0909" w:rsidRDefault="00905F60" w:rsidP="00905F60">
      <w:proofErr w:type="gramStart"/>
      <w:r w:rsidRPr="007C0909">
        <w:t>…………………………………………………………………………………………….</w:t>
      </w:r>
      <w:proofErr w:type="gramEnd"/>
    </w:p>
    <w:p w:rsidR="00905F60" w:rsidRPr="007C0909" w:rsidRDefault="00905F60" w:rsidP="00905F60">
      <w:proofErr w:type="gramStart"/>
      <w:r w:rsidRPr="007C0909">
        <w:t>…………………………………………………………………………………………….</w:t>
      </w:r>
      <w:proofErr w:type="gramEnd"/>
    </w:p>
    <w:p w:rsidR="00905F60" w:rsidRPr="007C0909" w:rsidRDefault="00905F60" w:rsidP="00905F60">
      <w:proofErr w:type="gramStart"/>
      <w:r w:rsidRPr="007C0909">
        <w:t>…………………………………………………………………</w:t>
      </w:r>
      <w:r w:rsidR="0020484A">
        <w:t>…………………………</w:t>
      </w:r>
      <w:proofErr w:type="gramEnd"/>
    </w:p>
    <w:p w:rsidR="00905F60" w:rsidRPr="007C0909" w:rsidRDefault="00905F60" w:rsidP="00905F60">
      <w:pPr>
        <w:ind w:firstLine="708"/>
      </w:pPr>
      <w:proofErr w:type="spellStart"/>
      <w:r w:rsidRPr="007C0909">
        <w:t>Aaaaaa</w:t>
      </w:r>
      <w:proofErr w:type="spellEnd"/>
      <w:r w:rsidRPr="007C0909">
        <w:t xml:space="preserve"> </w:t>
      </w:r>
      <w:proofErr w:type="gramStart"/>
      <w:r w:rsidRPr="007C0909">
        <w:t>……………………………………………………………………………………</w:t>
      </w:r>
      <w:r w:rsidR="0020484A">
        <w:t>………</w:t>
      </w:r>
      <w:proofErr w:type="gramEnd"/>
    </w:p>
    <w:p w:rsidR="00905F60" w:rsidRPr="007C0909" w:rsidRDefault="00905F60" w:rsidP="00905F60">
      <w:proofErr w:type="gramStart"/>
      <w:r w:rsidRPr="007C0909">
        <w:t>…………………………………………………………………………………………….</w:t>
      </w:r>
      <w:proofErr w:type="gramEnd"/>
    </w:p>
    <w:p w:rsidR="00905F60" w:rsidRPr="007C0909" w:rsidRDefault="00905F60" w:rsidP="00905F60">
      <w:proofErr w:type="gramStart"/>
      <w:r w:rsidRPr="007C0909">
        <w:t>…………………………………………………………………………………………….</w:t>
      </w:r>
      <w:proofErr w:type="gramEnd"/>
    </w:p>
    <w:p w:rsidR="00905F60" w:rsidRPr="007C0909" w:rsidRDefault="00905F60" w:rsidP="00905F60">
      <w:proofErr w:type="gramStart"/>
      <w:r w:rsidRPr="007C0909">
        <w:t>…………………………………………………………………</w:t>
      </w:r>
      <w:r w:rsidR="0020484A">
        <w:t>…………………………</w:t>
      </w:r>
      <w:proofErr w:type="gramEnd"/>
    </w:p>
    <w:p w:rsidR="00905F60" w:rsidRPr="007C0909" w:rsidRDefault="00905F60" w:rsidP="00905F60">
      <w:pPr>
        <w:ind w:firstLine="708"/>
      </w:pPr>
      <w:proofErr w:type="spellStart"/>
      <w:r w:rsidRPr="007C0909">
        <w:t>Aaaaaa</w:t>
      </w:r>
      <w:proofErr w:type="spellEnd"/>
      <w:r w:rsidRPr="007C0909">
        <w:t xml:space="preserve"> </w:t>
      </w:r>
      <w:proofErr w:type="gramStart"/>
      <w:r w:rsidRPr="007C0909">
        <w:t>……………………………………………………………………………………</w:t>
      </w:r>
      <w:r w:rsidR="0020484A">
        <w:t>……..</w:t>
      </w:r>
      <w:proofErr w:type="gramEnd"/>
    </w:p>
    <w:p w:rsidR="00905F60" w:rsidRPr="007C0909" w:rsidRDefault="00905F60" w:rsidP="00905F60">
      <w:proofErr w:type="gramStart"/>
      <w:r w:rsidRPr="007C0909">
        <w:t>…………………………………………………………………………………………….</w:t>
      </w:r>
      <w:proofErr w:type="gramEnd"/>
    </w:p>
    <w:p w:rsidR="00905F60" w:rsidRPr="007C0909" w:rsidRDefault="00905F60" w:rsidP="00905F60">
      <w:proofErr w:type="gramStart"/>
      <w:r w:rsidRPr="007C0909">
        <w:t>…………………………………………………………………………………………….</w:t>
      </w:r>
      <w:proofErr w:type="gramEnd"/>
    </w:p>
    <w:p w:rsidR="00905F60" w:rsidRPr="007C0909" w:rsidRDefault="00905F60" w:rsidP="00905F60">
      <w:pPr>
        <w:spacing w:after="720" w:line="360" w:lineRule="auto"/>
      </w:pPr>
      <w:proofErr w:type="gramStart"/>
      <w:r w:rsidRPr="007C0909">
        <w:t>…………………………………………………………………</w:t>
      </w:r>
      <w:r w:rsidR="0020484A">
        <w:t>……………………….</w:t>
      </w:r>
      <w:proofErr w:type="gramEnd"/>
    </w:p>
    <w:p w:rsidR="00905F60" w:rsidRDefault="00905F60" w:rsidP="00905F60">
      <w:pPr>
        <w:rPr>
          <w:b/>
        </w:rPr>
      </w:pPr>
      <w:r w:rsidRPr="007C0909">
        <w:rPr>
          <w:b/>
        </w:rPr>
        <w:t xml:space="preserve">Adı </w:t>
      </w:r>
      <w:r>
        <w:rPr>
          <w:b/>
        </w:rPr>
        <w:t>SOYADI</w:t>
      </w:r>
      <w:r w:rsidR="008402DF">
        <w:rPr>
          <w:b/>
        </w:rPr>
        <w:br/>
      </w:r>
      <w:sdt>
        <w:sdtPr>
          <w:rPr>
            <w:b/>
            <w:sz w:val="22"/>
          </w:rPr>
          <w:id w:val="-294070931"/>
          <w:placeholder>
            <w:docPart w:val="47F1B75D3D0B4A8C9CB2EAA5CCE34C37"/>
          </w:placeholder>
          <w:dropDownList>
            <w:listItem w:displayText="Seçiniz" w:value="Seçiniz"/>
            <w:listItem w:displayText="Ocak" w:value="Ocak"/>
            <w:listItem w:displayText="Şubat" w:value="Şubat"/>
            <w:listItem w:displayText="Mart" w:value="Mart"/>
            <w:listItem w:displayText="Nisan" w:value="Nisan"/>
            <w:listItem w:displayText="Mayıs" w:value="Mayıs"/>
            <w:listItem w:displayText="Haziran" w:value="Haziran"/>
            <w:listItem w:displayText="Temmuz" w:value="Temmuz"/>
            <w:listItem w:displayText="Ağustos" w:value="Ağustos"/>
            <w:listItem w:displayText="Eylül" w:value="Eylül"/>
            <w:listItem w:displayText="Ekim" w:value="Ekim"/>
            <w:listItem w:displayText="Kasım" w:value="Kasım"/>
            <w:listItem w:displayText="Aralık" w:value="Aralık"/>
          </w:dropDownList>
        </w:sdtPr>
        <w:sdtEndPr/>
        <w:sdtContent>
          <w:r w:rsidR="002A46ED" w:rsidRPr="002A46ED">
            <w:rPr>
              <w:b/>
              <w:sz w:val="22"/>
            </w:rPr>
            <w:t>Seçiniz</w:t>
          </w:r>
        </w:sdtContent>
      </w:sdt>
      <w:r w:rsidR="008402DF">
        <w:rPr>
          <w:b/>
          <w:sz w:val="22"/>
        </w:rPr>
        <w:t xml:space="preserve"> </w:t>
      </w:r>
      <w:r w:rsidR="002A46ED" w:rsidRPr="002A46ED">
        <w:rPr>
          <w:b/>
          <w:sz w:val="22"/>
        </w:rPr>
        <w:t xml:space="preserve"> </w:t>
      </w:r>
      <w:sdt>
        <w:sdtPr>
          <w:rPr>
            <w:b/>
            <w:sz w:val="22"/>
          </w:rPr>
          <w:id w:val="566624279"/>
          <w:placeholder>
            <w:docPart w:val="8C367E4833F54014A2F8447257B90286"/>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002A46ED" w:rsidRPr="002A46ED">
            <w:rPr>
              <w:b/>
              <w:sz w:val="22"/>
            </w:rPr>
            <w:t>Seçiniz</w:t>
          </w:r>
        </w:sdtContent>
      </w:sdt>
    </w:p>
    <w:p w:rsidR="00905F60" w:rsidRPr="007C0909" w:rsidRDefault="00905F60" w:rsidP="00905F60"/>
    <w:p w:rsidR="00905F60" w:rsidRPr="007C0909" w:rsidRDefault="00905F60" w:rsidP="00905F60"/>
    <w:p w:rsidR="00905F60" w:rsidRPr="007C0909" w:rsidRDefault="00905F60" w:rsidP="00905F60"/>
    <w:p w:rsidR="00905F60" w:rsidRPr="007C0909" w:rsidRDefault="00905F60" w:rsidP="00905F60"/>
    <w:p w:rsidR="00905F60" w:rsidRPr="007C0909" w:rsidRDefault="00905F60" w:rsidP="00905F60"/>
    <w:p w:rsidR="00905F60" w:rsidRPr="007C0909" w:rsidRDefault="00905F60" w:rsidP="00905F60"/>
    <w:p w:rsidR="00905F60" w:rsidRDefault="00905F60" w:rsidP="00905F60"/>
    <w:p w:rsidR="00905F60" w:rsidRPr="007C0909" w:rsidRDefault="00905F60" w:rsidP="00905F60">
      <w:pPr>
        <w:jc w:val="center"/>
      </w:pPr>
    </w:p>
    <w:p w:rsidR="00905F60" w:rsidRDefault="00905F60" w:rsidP="00905F60">
      <w:pPr>
        <w:spacing w:after="240" w:line="360" w:lineRule="auto"/>
        <w:jc w:val="both"/>
      </w:pPr>
    </w:p>
    <w:p w:rsidR="0064693E" w:rsidRDefault="0064693E" w:rsidP="00267B44">
      <w:pPr>
        <w:tabs>
          <w:tab w:val="left" w:pos="2057"/>
          <w:tab w:val="left" w:pos="2244"/>
        </w:tabs>
        <w:spacing w:line="360" w:lineRule="auto"/>
        <w:ind w:left="993" w:hanging="993"/>
        <w:jc w:val="center"/>
        <w:rPr>
          <w:b/>
        </w:rPr>
      </w:pPr>
    </w:p>
    <w:p w:rsidR="0064693E" w:rsidRPr="0064693E" w:rsidRDefault="0064693E" w:rsidP="0064693E"/>
    <w:p w:rsidR="0064693E" w:rsidRPr="0064693E" w:rsidRDefault="0064693E" w:rsidP="0064693E"/>
    <w:p w:rsidR="0064693E" w:rsidRPr="0064693E" w:rsidRDefault="0064693E" w:rsidP="0064693E"/>
    <w:p w:rsidR="0064693E" w:rsidRPr="0064693E" w:rsidRDefault="0064693E" w:rsidP="0064693E"/>
    <w:p w:rsidR="0064693E" w:rsidRPr="0064693E" w:rsidRDefault="0064693E" w:rsidP="0064693E"/>
    <w:p w:rsidR="0064693E" w:rsidRPr="0064693E" w:rsidRDefault="0064693E" w:rsidP="0064693E"/>
    <w:p w:rsidR="0064693E" w:rsidRDefault="0064693E" w:rsidP="0064693E">
      <w:pPr>
        <w:tabs>
          <w:tab w:val="left" w:pos="6540"/>
        </w:tabs>
      </w:pPr>
      <w:r>
        <w:tab/>
      </w:r>
    </w:p>
    <w:p w:rsidR="00905F60" w:rsidRPr="0064693E" w:rsidRDefault="0064693E" w:rsidP="0064693E">
      <w:pPr>
        <w:tabs>
          <w:tab w:val="left" w:pos="6540"/>
        </w:tabs>
        <w:sectPr w:rsidR="00905F60" w:rsidRPr="0064693E" w:rsidSect="00905F60">
          <w:headerReference w:type="default" r:id="rId15"/>
          <w:headerReference w:type="first" r:id="rId16"/>
          <w:pgSz w:w="11906" w:h="16838"/>
          <w:pgMar w:top="1418" w:right="1134" w:bottom="1418" w:left="2268" w:header="709" w:footer="709" w:gutter="0"/>
          <w:pgNumType w:fmt="lowerRoman"/>
          <w:cols w:space="708"/>
          <w:titlePg/>
          <w:docGrid w:linePitch="360"/>
        </w:sectPr>
      </w:pPr>
      <w:r>
        <w:tab/>
      </w:r>
    </w:p>
    <w:p w:rsidR="00DC3249" w:rsidRDefault="00DC3249" w:rsidP="008402DF">
      <w:pPr>
        <w:pStyle w:val="Balk1"/>
        <w:tabs>
          <w:tab w:val="left" w:pos="1020"/>
          <w:tab w:val="center" w:pos="4252"/>
        </w:tabs>
      </w:pPr>
      <w:bookmarkStart w:id="2" w:name="_Toc507581433"/>
      <w:bookmarkEnd w:id="2"/>
      <w:r>
        <w:lastRenderedPageBreak/>
        <w:t>İÇİNDEKİLER</w:t>
      </w:r>
    </w:p>
    <w:p w:rsidR="00DC3249" w:rsidRPr="00AD7B89" w:rsidRDefault="00DC3249" w:rsidP="00DC3249">
      <w:pPr>
        <w:rPr>
          <w:b/>
          <w:u w:val="single"/>
        </w:rPr>
      </w:pPr>
      <w:r>
        <w:tab/>
      </w:r>
      <w:r>
        <w:tab/>
      </w:r>
      <w:r>
        <w:tab/>
      </w:r>
      <w:r>
        <w:tab/>
      </w:r>
      <w:r>
        <w:tab/>
      </w:r>
      <w:r>
        <w:tab/>
      </w:r>
      <w:r>
        <w:tab/>
      </w:r>
      <w:r>
        <w:tab/>
      </w:r>
      <w:r>
        <w:tab/>
      </w:r>
      <w:r>
        <w:tab/>
      </w:r>
      <w:r>
        <w:tab/>
        <w:t xml:space="preserve">  </w:t>
      </w:r>
      <w:r w:rsidRPr="00AD7B89">
        <w:rPr>
          <w:b/>
          <w:u w:val="single"/>
        </w:rPr>
        <w:t>Sayfa</w:t>
      </w:r>
    </w:p>
    <w:p w:rsidR="00DC3249" w:rsidRPr="00881AB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ÖZE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i</w:t>
      </w:r>
    </w:p>
    <w:p w:rsidR="00DC3249" w:rsidRPr="00881AB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ABSTRAC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ii</w:t>
      </w:r>
    </w:p>
    <w:p w:rsidR="00DC3249" w:rsidRPr="00881AB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TEŞEKKÜR</w:t>
      </w:r>
      <w:r w:rsidRPr="0024485C">
        <w:rPr>
          <w:rFonts w:ascii="Times New Roman" w:eastAsiaTheme="minorHAnsi" w:hAnsi="Times New Roman"/>
          <w:b w:val="0"/>
          <w:bCs w:val="0"/>
          <w:webHidden/>
          <w:sz w:val="24"/>
          <w:szCs w:val="22"/>
          <w:lang w:eastAsia="en-US"/>
        </w:rPr>
        <w:tab/>
        <w:t>ii</w:t>
      </w:r>
      <w:r>
        <w:rPr>
          <w:rStyle w:val="Kpr"/>
          <w:rFonts w:ascii="Times New Roman" w:eastAsiaTheme="minorHAnsi" w:hAnsi="Times New Roman"/>
          <w:b w:val="0"/>
          <w:bCs w:val="0"/>
          <w:sz w:val="24"/>
          <w:szCs w:val="22"/>
          <w:lang w:eastAsia="en-US"/>
        </w:rPr>
        <w:t>i</w:t>
      </w:r>
    </w:p>
    <w:p w:rsidR="00DC3249"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İÇİNDEKİLE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i</w:t>
      </w:r>
      <w:r w:rsidRPr="001B0105">
        <w:rPr>
          <w:rStyle w:val="Kpr"/>
          <w:rFonts w:ascii="Times New Roman" w:eastAsiaTheme="minorHAnsi" w:hAnsi="Times New Roman"/>
          <w:b w:val="0"/>
          <w:bCs w:val="0"/>
          <w:sz w:val="24"/>
          <w:szCs w:val="22"/>
          <w:lang w:eastAsia="en-US"/>
        </w:rPr>
        <w:t>v</w:t>
      </w:r>
    </w:p>
    <w:p w:rsidR="003366BD" w:rsidRPr="003366BD" w:rsidRDefault="003366BD" w:rsidP="003366BD">
      <w:pPr>
        <w:pStyle w:val="ekillerTablosu"/>
        <w:tabs>
          <w:tab w:val="right" w:leader="dot" w:pos="9060"/>
        </w:tabs>
        <w:rPr>
          <w:rFonts w:ascii="Times New Roman" w:eastAsiaTheme="minorHAnsi" w:hAnsi="Times New Roman"/>
          <w:b w:val="0"/>
          <w:bCs w:val="0"/>
          <w:color w:val="0000FF"/>
          <w:sz w:val="24"/>
          <w:szCs w:val="22"/>
          <w:u w:val="single"/>
          <w:lang w:eastAsia="en-US"/>
        </w:rPr>
      </w:pPr>
      <w:r w:rsidRPr="0024485C">
        <w:rPr>
          <w:rFonts w:ascii="Times New Roman" w:eastAsiaTheme="minorHAnsi" w:hAnsi="Times New Roman"/>
          <w:bCs w:val="0"/>
          <w:noProof/>
          <w:sz w:val="24"/>
          <w:szCs w:val="22"/>
          <w:lang w:eastAsia="en-US"/>
        </w:rPr>
        <w:t>SİMGELER VE KISALTMALA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vi</w:t>
      </w:r>
    </w:p>
    <w:p w:rsidR="00DC3249" w:rsidRDefault="00DC3249" w:rsidP="00DC3249">
      <w:pPr>
        <w:pStyle w:val="ekillerTablosu"/>
        <w:tabs>
          <w:tab w:val="right" w:leader="dot" w:pos="9060"/>
        </w:tabs>
        <w:rPr>
          <w:rFonts w:ascii="Times New Roman" w:eastAsiaTheme="minorHAnsi" w:hAnsi="Times New Roman"/>
          <w:b w:val="0"/>
          <w:bCs w:val="0"/>
          <w:noProof/>
          <w:webHidden/>
          <w:sz w:val="24"/>
          <w:szCs w:val="22"/>
          <w:lang w:eastAsia="en-US"/>
        </w:rPr>
      </w:pPr>
      <w:r w:rsidRPr="0024485C">
        <w:rPr>
          <w:rFonts w:ascii="Times New Roman" w:eastAsiaTheme="minorHAnsi" w:hAnsi="Times New Roman"/>
          <w:bCs w:val="0"/>
          <w:noProof/>
          <w:sz w:val="24"/>
          <w:szCs w:val="22"/>
          <w:lang w:eastAsia="en-US"/>
        </w:rPr>
        <w:t>ŞEKİLLER DİZİNİ</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vi</w:t>
      </w:r>
      <w:r w:rsidR="003366BD">
        <w:rPr>
          <w:rFonts w:ascii="Times New Roman" w:eastAsiaTheme="minorHAnsi" w:hAnsi="Times New Roman"/>
          <w:b w:val="0"/>
          <w:bCs w:val="0"/>
          <w:noProof/>
          <w:webHidden/>
          <w:sz w:val="24"/>
          <w:szCs w:val="22"/>
          <w:lang w:eastAsia="en-US"/>
        </w:rPr>
        <w:t>i</w:t>
      </w:r>
    </w:p>
    <w:p w:rsidR="003366BD" w:rsidRDefault="003366BD" w:rsidP="003366BD">
      <w:pPr>
        <w:rPr>
          <w:rFonts w:eastAsiaTheme="minorHAnsi"/>
          <w:b/>
          <w:bCs/>
          <w:noProof/>
          <w:webHidden/>
          <w:szCs w:val="22"/>
          <w:lang w:eastAsia="en-US"/>
        </w:rPr>
      </w:pPr>
      <w:r>
        <w:rPr>
          <w:rFonts w:eastAsiaTheme="minorHAnsi"/>
          <w:b/>
          <w:noProof/>
          <w:szCs w:val="22"/>
          <w:lang w:eastAsia="en-US"/>
        </w:rPr>
        <w:t>ÇİZELGELER DİZİNİ</w:t>
      </w:r>
      <w:r w:rsidRPr="003366BD">
        <w:rPr>
          <w:rFonts w:eastAsiaTheme="minorHAnsi"/>
          <w:noProof/>
          <w:szCs w:val="22"/>
          <w:lang w:eastAsia="en-US"/>
        </w:rPr>
        <w:t>………………………………………………………………</w:t>
      </w:r>
      <w:r w:rsidRPr="0024485C">
        <w:rPr>
          <w:rFonts w:eastAsiaTheme="minorHAnsi"/>
          <w:noProof/>
          <w:webHidden/>
          <w:szCs w:val="22"/>
          <w:lang w:eastAsia="en-US"/>
        </w:rPr>
        <w:t>vi</w:t>
      </w:r>
      <w:r>
        <w:rPr>
          <w:rFonts w:eastAsiaTheme="minorHAnsi"/>
          <w:b/>
          <w:bCs/>
          <w:noProof/>
          <w:webHidden/>
          <w:szCs w:val="22"/>
          <w:lang w:eastAsia="en-US"/>
        </w:rPr>
        <w:t>i</w:t>
      </w:r>
    </w:p>
    <w:p w:rsidR="00A74E1C" w:rsidRPr="003366BD" w:rsidRDefault="00A74E1C" w:rsidP="003366BD">
      <w:pPr>
        <w:rPr>
          <w:rFonts w:eastAsiaTheme="minorHAnsi"/>
          <w:lang w:eastAsia="en-US"/>
        </w:rPr>
      </w:pP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1. GİRİŞ</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8</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0</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3</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3</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4</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3.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5</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6</w:t>
      </w:r>
    </w:p>
    <w:p w:rsidR="00DC3249"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2. KAYNAK ÖZETLERİ</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rsidR="00DC3249" w:rsidRPr="001B0105" w:rsidRDefault="00DC3249" w:rsidP="00DC3249">
      <w:pPr>
        <w:pStyle w:val="ekillerTablosu"/>
        <w:tabs>
          <w:tab w:val="right" w:leader="dot" w:pos="9060"/>
        </w:tabs>
        <w:rPr>
          <w:rFonts w:ascii="Times New Roman" w:eastAsiaTheme="minorHAnsi" w:hAnsi="Times New Roman"/>
          <w:b w:val="0"/>
          <w:bCs w:val="0"/>
          <w:color w:val="0000FF"/>
          <w:sz w:val="24"/>
          <w:szCs w:val="22"/>
          <w:lang w:eastAsia="en-US"/>
        </w:rPr>
      </w:pPr>
      <w:r w:rsidRPr="0024485C">
        <w:rPr>
          <w:rFonts w:ascii="Times New Roman" w:eastAsiaTheme="minorHAnsi" w:hAnsi="Times New Roman"/>
          <w:bCs w:val="0"/>
          <w:noProof/>
          <w:sz w:val="24"/>
          <w:szCs w:val="22"/>
          <w:lang w:eastAsia="en-US"/>
        </w:rPr>
        <w:t>3. MATERYAL ve YÖNTEM</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3.1. Materyal</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8</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8</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9</w:t>
      </w:r>
    </w:p>
    <w:p w:rsidR="00DC3249" w:rsidRPr="00B829CD" w:rsidRDefault="001A15C4" w:rsidP="00DC3249">
      <w:pPr>
        <w:pStyle w:val="ekillerTablosu"/>
        <w:tabs>
          <w:tab w:val="right" w:leader="dot" w:pos="9060"/>
        </w:tabs>
        <w:rPr>
          <w:rStyle w:val="Kpr"/>
          <w:rFonts w:ascii="Times New Roman" w:eastAsiaTheme="minorHAnsi" w:hAnsi="Times New Roman"/>
          <w:b w:val="0"/>
          <w:bCs w:val="0"/>
          <w:sz w:val="24"/>
          <w:szCs w:val="22"/>
          <w:lang w:eastAsia="en-US"/>
        </w:rPr>
      </w:pPr>
      <w:r>
        <w:rPr>
          <w:rFonts w:ascii="Times New Roman" w:eastAsiaTheme="minorHAnsi" w:hAnsi="Times New Roman"/>
          <w:b w:val="0"/>
          <w:bCs w:val="0"/>
          <w:noProof/>
          <w:sz w:val="24"/>
          <w:szCs w:val="22"/>
          <w:lang w:eastAsia="en-US"/>
        </w:rPr>
        <w:t>3.2. Yöntem</w:t>
      </w:r>
      <w:r w:rsidR="00DC3249" w:rsidRPr="0024485C">
        <w:rPr>
          <w:rFonts w:ascii="Times New Roman" w:eastAsiaTheme="minorHAnsi" w:hAnsi="Times New Roman"/>
          <w:b w:val="0"/>
          <w:bCs w:val="0"/>
          <w:webHidden/>
          <w:sz w:val="24"/>
          <w:szCs w:val="22"/>
          <w:lang w:eastAsia="en-US"/>
        </w:rPr>
        <w:tab/>
      </w:r>
      <w:r w:rsidR="00DC3249" w:rsidRPr="0024485C">
        <w:rPr>
          <w:rFonts w:ascii="Times New Roman" w:eastAsiaTheme="minorHAnsi" w:hAnsi="Times New Roman"/>
          <w:b w:val="0"/>
          <w:bCs w:val="0"/>
          <w:noProof/>
          <w:webHidden/>
          <w:sz w:val="24"/>
          <w:szCs w:val="22"/>
          <w:lang w:eastAsia="en-US"/>
        </w:rPr>
        <w:t>20</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0</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4</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4</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5</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1</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6.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2</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lastRenderedPageBreak/>
        <w:t>4. ARAŞTIRMA BULGULARI ve TARTIŞMA</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8</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8</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5</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7</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6.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73</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7.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77</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5.</w:t>
      </w:r>
      <w:r w:rsidRPr="0024485C">
        <w:rPr>
          <w:rFonts w:ascii="Times New Roman" w:eastAsiaTheme="minorHAnsi" w:hAnsi="Times New Roman"/>
          <w:b w:val="0"/>
          <w:bCs w:val="0"/>
          <w:noProof/>
          <w:sz w:val="24"/>
          <w:szCs w:val="22"/>
          <w:lang w:eastAsia="en-US"/>
        </w:rPr>
        <w:t xml:space="preserve"> </w:t>
      </w:r>
      <w:r w:rsidRPr="0024485C">
        <w:rPr>
          <w:rFonts w:ascii="Times New Roman" w:eastAsiaTheme="minorHAnsi" w:hAnsi="Times New Roman"/>
          <w:bCs w:val="0"/>
          <w:noProof/>
          <w:sz w:val="24"/>
          <w:szCs w:val="22"/>
          <w:lang w:eastAsia="en-US"/>
        </w:rPr>
        <w:t>SONUÇ ve ÖNERİLE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84</w:t>
      </w:r>
    </w:p>
    <w:p w:rsidR="00DC3249" w:rsidRPr="001B010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KAYNAKLA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97</w:t>
      </w:r>
    </w:p>
    <w:p w:rsidR="00DC3249" w:rsidRPr="001B010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EKLE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rsidR="00DC3249" w:rsidRPr="001B0105" w:rsidRDefault="00DC3249" w:rsidP="00DC3249">
      <w:pPr>
        <w:pStyle w:val="ekillerTablosu"/>
        <w:tabs>
          <w:tab w:val="right" w:leader="dot" w:pos="9060"/>
        </w:tabs>
        <w:ind w:left="766" w:hanging="482"/>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EK 1</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rsidR="00DC3249" w:rsidRPr="001B0105" w:rsidRDefault="00DC3249" w:rsidP="00DC3249">
      <w:pPr>
        <w:pStyle w:val="ekillerTablosu"/>
        <w:tabs>
          <w:tab w:val="right" w:leader="dot" w:pos="9060"/>
        </w:tabs>
        <w:ind w:left="766" w:hanging="482"/>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EK 2</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rsidR="00DC3249" w:rsidRPr="001B0105" w:rsidRDefault="00DC3249" w:rsidP="00DC3249">
      <w:pPr>
        <w:pStyle w:val="ekillerTablosu"/>
        <w:tabs>
          <w:tab w:val="right" w:leader="dot" w:pos="9060"/>
        </w:tabs>
        <w:ind w:left="766" w:hanging="482"/>
        <w:rPr>
          <w:rFonts w:ascii="Times New Roman" w:eastAsiaTheme="minorHAnsi" w:hAnsi="Times New Roman"/>
          <w:b w:val="0"/>
          <w:bCs w:val="0"/>
          <w:color w:val="0000FF"/>
          <w:sz w:val="24"/>
          <w:szCs w:val="22"/>
          <w:lang w:eastAsia="en-US"/>
        </w:rPr>
      </w:pPr>
      <w:r w:rsidRPr="0024485C">
        <w:rPr>
          <w:rFonts w:ascii="Times New Roman" w:eastAsiaTheme="minorHAnsi" w:hAnsi="Times New Roman"/>
          <w:b w:val="0"/>
          <w:bCs w:val="0"/>
          <w:noProof/>
          <w:sz w:val="24"/>
          <w:szCs w:val="22"/>
          <w:lang w:eastAsia="en-US"/>
        </w:rPr>
        <w:t>EK 3</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rsidR="00DC3249" w:rsidRPr="001B010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ÖZGEÇMİŞ</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31</w:t>
      </w:r>
    </w:p>
    <w:p w:rsidR="00DC3249" w:rsidRDefault="00DC3249" w:rsidP="00DC3249"/>
    <w:p w:rsidR="00905F60" w:rsidRPr="00D5465D" w:rsidRDefault="00905F60" w:rsidP="00DC3249">
      <w:pPr>
        <w:pStyle w:val="Balk1"/>
        <w:tabs>
          <w:tab w:val="left" w:pos="1020"/>
          <w:tab w:val="center" w:pos="4252"/>
        </w:tabs>
        <w:jc w:val="left"/>
        <w:rPr>
          <w:b w:val="0"/>
        </w:rPr>
      </w:pPr>
    </w:p>
    <w:p w:rsidR="00181266" w:rsidRDefault="00181266" w:rsidP="00267B44">
      <w:pPr>
        <w:tabs>
          <w:tab w:val="left" w:pos="2057"/>
          <w:tab w:val="left" w:pos="2244"/>
        </w:tabs>
        <w:spacing w:line="360" w:lineRule="auto"/>
        <w:ind w:left="993" w:hanging="993"/>
        <w:jc w:val="center"/>
        <w:rPr>
          <w:b/>
        </w:rPr>
      </w:pPr>
    </w:p>
    <w:p w:rsidR="00181266" w:rsidRPr="00181266" w:rsidRDefault="00181266" w:rsidP="00181266"/>
    <w:p w:rsidR="00181266" w:rsidRPr="00181266" w:rsidRDefault="00181266" w:rsidP="00181266"/>
    <w:p w:rsidR="00181266" w:rsidRPr="00181266" w:rsidRDefault="00181266" w:rsidP="00181266"/>
    <w:p w:rsidR="00181266" w:rsidRPr="00181266" w:rsidRDefault="00181266" w:rsidP="00181266"/>
    <w:p w:rsidR="00181266" w:rsidRPr="00181266" w:rsidRDefault="00181266" w:rsidP="00181266"/>
    <w:p w:rsidR="00181266" w:rsidRDefault="00181266" w:rsidP="00181266">
      <w:pPr>
        <w:jc w:val="center"/>
      </w:pPr>
    </w:p>
    <w:p w:rsidR="00905F60" w:rsidRPr="00181266" w:rsidRDefault="00181266" w:rsidP="00181266">
      <w:pPr>
        <w:tabs>
          <w:tab w:val="center" w:pos="4252"/>
        </w:tabs>
        <w:sectPr w:rsidR="00905F60" w:rsidRPr="00181266" w:rsidSect="003366BD">
          <w:headerReference w:type="even" r:id="rId17"/>
          <w:headerReference w:type="default" r:id="rId18"/>
          <w:footerReference w:type="even" r:id="rId19"/>
          <w:footerReference w:type="default" r:id="rId20"/>
          <w:headerReference w:type="first" r:id="rId21"/>
          <w:footerReference w:type="first" r:id="rId22"/>
          <w:pgSz w:w="11906" w:h="16838"/>
          <w:pgMar w:top="1418" w:right="1133" w:bottom="1418" w:left="2268" w:header="708" w:footer="708" w:gutter="0"/>
          <w:pgNumType w:fmt="lowerRoman" w:start="4"/>
          <w:cols w:space="708"/>
          <w:docGrid w:linePitch="360"/>
        </w:sectPr>
      </w:pPr>
      <w:r>
        <w:tab/>
      </w:r>
    </w:p>
    <w:p w:rsidR="00905F60" w:rsidRPr="00387596" w:rsidRDefault="00905F60" w:rsidP="00387596">
      <w:pPr>
        <w:pStyle w:val="Balk1"/>
      </w:pPr>
      <w:r w:rsidRPr="00387596">
        <w:lastRenderedPageBreak/>
        <w:t>SİMGELER VE KISALTMALAR DİZİNİ</w:t>
      </w:r>
    </w:p>
    <w:p w:rsidR="00905F60" w:rsidRPr="00072B0E" w:rsidRDefault="00905F60" w:rsidP="00905F60">
      <w:pPr>
        <w:pStyle w:val="yksimgecon"/>
        <w:tabs>
          <w:tab w:val="left" w:pos="6237"/>
        </w:tabs>
        <w:spacing w:after="480" w:line="360" w:lineRule="auto"/>
        <w:rPr>
          <w:b/>
          <w:szCs w:val="24"/>
          <w:u w:val="single"/>
        </w:rPr>
      </w:pPr>
      <w:r w:rsidRPr="00072B0E">
        <w:rPr>
          <w:b/>
          <w:szCs w:val="24"/>
          <w:u w:val="single"/>
        </w:rPr>
        <w:t>Simgeler</w:t>
      </w:r>
      <w:r w:rsidRPr="00072B0E">
        <w:rPr>
          <w:b/>
          <w:szCs w:val="24"/>
        </w:rPr>
        <w:tab/>
      </w:r>
      <w:r w:rsidRPr="00072B0E">
        <w:rPr>
          <w:b/>
          <w:szCs w:val="24"/>
          <w:u w:val="single"/>
        </w:rPr>
        <w:t>Açıklama</w:t>
      </w:r>
    </w:p>
    <w:p w:rsidR="00905F60" w:rsidRPr="004768E3" w:rsidRDefault="00905F60" w:rsidP="00905F60">
      <w:pPr>
        <w:pStyle w:val="yksimgecon"/>
        <w:spacing w:after="0" w:line="360" w:lineRule="auto"/>
        <w:ind w:right="284"/>
        <w:rPr>
          <w:szCs w:val="24"/>
        </w:rPr>
      </w:pPr>
      <w:r>
        <w:rPr>
          <w:szCs w:val="24"/>
        </w:rPr>
        <w:t>º</w:t>
      </w:r>
      <w:r>
        <w:rPr>
          <w:szCs w:val="24"/>
        </w:rPr>
        <w:tab/>
        <w:t>Derece</w:t>
      </w:r>
    </w:p>
    <w:p w:rsidR="00905F60" w:rsidRDefault="00905F60" w:rsidP="00905F60">
      <w:pPr>
        <w:pStyle w:val="yksimgecon"/>
        <w:spacing w:after="0" w:line="360" w:lineRule="auto"/>
        <w:rPr>
          <w:szCs w:val="24"/>
        </w:rPr>
      </w:pPr>
      <w:r w:rsidRPr="004768E3">
        <w:rPr>
          <w:i/>
          <w:szCs w:val="24"/>
        </w:rPr>
        <w:t>C</w:t>
      </w:r>
      <w:r w:rsidRPr="004768E3">
        <w:rPr>
          <w:szCs w:val="24"/>
        </w:rPr>
        <w:tab/>
        <w:t>Çevrim zamanı (dakika)</w:t>
      </w:r>
    </w:p>
    <w:p w:rsidR="00905F60" w:rsidRPr="004768E3" w:rsidRDefault="00905F60" w:rsidP="00905F60">
      <w:pPr>
        <w:pStyle w:val="yksimgecon"/>
        <w:spacing w:after="0" w:line="360" w:lineRule="auto"/>
        <w:rPr>
          <w:position w:val="6"/>
          <w:szCs w:val="24"/>
        </w:rPr>
      </w:pPr>
      <w:proofErr w:type="spellStart"/>
      <w:r w:rsidRPr="004768E3">
        <w:rPr>
          <w:i/>
          <w:szCs w:val="24"/>
        </w:rPr>
        <w:t>EB</w:t>
      </w:r>
      <w:r w:rsidRPr="004768E3">
        <w:rPr>
          <w:szCs w:val="24"/>
          <w:vertAlign w:val="subscript"/>
        </w:rPr>
        <w:t>ij</w:t>
      </w:r>
      <w:proofErr w:type="spellEnd"/>
      <w:r>
        <w:rPr>
          <w:spacing w:val="60"/>
          <w:position w:val="-6"/>
          <w:szCs w:val="24"/>
        </w:rPr>
        <w:tab/>
      </w:r>
      <w:r w:rsidRPr="004768E3">
        <w:rPr>
          <w:szCs w:val="24"/>
        </w:rPr>
        <w:t>İşlemin en erken başlama zamanı</w:t>
      </w:r>
    </w:p>
    <w:p w:rsidR="00905F60" w:rsidRDefault="00905F60" w:rsidP="00905F60">
      <w:pPr>
        <w:pStyle w:val="yksimgecon"/>
        <w:spacing w:after="0" w:line="360" w:lineRule="auto"/>
        <w:ind w:right="284"/>
        <w:rPr>
          <w:szCs w:val="24"/>
        </w:rPr>
      </w:pPr>
      <w:proofErr w:type="gramStart"/>
      <w:r>
        <w:rPr>
          <w:szCs w:val="24"/>
        </w:rPr>
        <w:t>g</w:t>
      </w:r>
      <w:proofErr w:type="gramEnd"/>
      <w:r>
        <w:rPr>
          <w:szCs w:val="24"/>
        </w:rPr>
        <w:tab/>
        <w:t>Yerçekimi ivmesi</w:t>
      </w:r>
    </w:p>
    <w:p w:rsidR="00905F60" w:rsidRPr="00072B0E" w:rsidRDefault="00905F60" w:rsidP="00905F60">
      <w:pPr>
        <w:pStyle w:val="yksimgecon"/>
        <w:spacing w:after="0" w:line="360" w:lineRule="auto"/>
        <w:ind w:right="284"/>
        <w:rPr>
          <w:szCs w:val="24"/>
        </w:rPr>
      </w:pPr>
      <w:r w:rsidRPr="00072B0E">
        <w:rPr>
          <w:szCs w:val="24"/>
        </w:rPr>
        <w:t>K</w:t>
      </w:r>
      <w:r>
        <w:rPr>
          <w:szCs w:val="24"/>
        </w:rPr>
        <w:tab/>
      </w:r>
      <w:r w:rsidRPr="00072B0E">
        <w:rPr>
          <w:szCs w:val="24"/>
        </w:rPr>
        <w:t>Kelvin</w:t>
      </w:r>
    </w:p>
    <w:p w:rsidR="00905F60" w:rsidRPr="00072B0E" w:rsidRDefault="00905F60" w:rsidP="00905F60">
      <w:pPr>
        <w:pStyle w:val="yksimgecon"/>
        <w:spacing w:after="0" w:line="360" w:lineRule="auto"/>
        <w:ind w:right="284"/>
        <w:rPr>
          <w:szCs w:val="24"/>
        </w:rPr>
      </w:pPr>
      <w:proofErr w:type="gramStart"/>
      <w:r>
        <w:rPr>
          <w:szCs w:val="24"/>
        </w:rPr>
        <w:t>m</w:t>
      </w:r>
      <w:proofErr w:type="gramEnd"/>
      <w:r>
        <w:rPr>
          <w:szCs w:val="24"/>
        </w:rPr>
        <w:tab/>
      </w:r>
      <w:r w:rsidRPr="00072B0E">
        <w:rPr>
          <w:szCs w:val="24"/>
        </w:rPr>
        <w:t>Metre</w:t>
      </w:r>
    </w:p>
    <w:p w:rsidR="00905F60" w:rsidRDefault="00905F60" w:rsidP="00905F60">
      <w:pPr>
        <w:pStyle w:val="yksimgecon"/>
        <w:spacing w:after="480" w:line="360" w:lineRule="auto"/>
        <w:ind w:right="284"/>
        <w:rPr>
          <w:szCs w:val="24"/>
        </w:rPr>
      </w:pPr>
      <w:r w:rsidRPr="00072B0E">
        <w:rPr>
          <w:szCs w:val="24"/>
        </w:rPr>
        <w:t>P</w:t>
      </w:r>
      <w:r>
        <w:rPr>
          <w:szCs w:val="24"/>
        </w:rPr>
        <w:tab/>
      </w:r>
      <w:r w:rsidRPr="00072B0E">
        <w:rPr>
          <w:szCs w:val="24"/>
        </w:rPr>
        <w:t>Basınç</w:t>
      </w:r>
    </w:p>
    <w:p w:rsidR="00905F60" w:rsidRPr="00072B0E" w:rsidRDefault="00905F60" w:rsidP="00905F60">
      <w:pPr>
        <w:pStyle w:val="yksimgecon"/>
        <w:spacing w:after="480" w:line="360" w:lineRule="auto"/>
        <w:rPr>
          <w:b/>
          <w:szCs w:val="24"/>
        </w:rPr>
      </w:pPr>
      <w:r w:rsidRPr="00072B0E">
        <w:rPr>
          <w:b/>
          <w:szCs w:val="24"/>
          <w:u w:val="single"/>
        </w:rPr>
        <w:t>Kısaltmalar</w:t>
      </w:r>
    </w:p>
    <w:p w:rsidR="00905F60" w:rsidRDefault="00905F60" w:rsidP="00905F60">
      <w:pPr>
        <w:pStyle w:val="yksimgecon"/>
        <w:spacing w:after="0" w:line="360" w:lineRule="auto"/>
        <w:rPr>
          <w:szCs w:val="24"/>
        </w:rPr>
      </w:pPr>
      <w:r w:rsidRPr="004768E3">
        <w:rPr>
          <w:szCs w:val="24"/>
        </w:rPr>
        <w:t>ALB</w:t>
      </w:r>
      <w:r w:rsidRPr="004768E3">
        <w:rPr>
          <w:szCs w:val="24"/>
        </w:rPr>
        <w:tab/>
        <w:t>Montaj hattı dengeleme</w:t>
      </w:r>
    </w:p>
    <w:p w:rsidR="00905F60" w:rsidRPr="00072B0E" w:rsidRDefault="00905F60" w:rsidP="00905F60">
      <w:pPr>
        <w:pStyle w:val="yksimgecon"/>
        <w:spacing w:after="0" w:line="360" w:lineRule="auto"/>
      </w:pPr>
      <w:r w:rsidRPr="00072B0E">
        <w:t>B.Y.G.</w:t>
      </w:r>
      <w:r>
        <w:tab/>
        <w:t>Büyük Yol Geçidi</w:t>
      </w:r>
    </w:p>
    <w:p w:rsidR="00905F60" w:rsidRPr="004768E3" w:rsidRDefault="00905F60" w:rsidP="00905F60">
      <w:pPr>
        <w:pStyle w:val="yksimgecon"/>
        <w:spacing w:after="0" w:line="360" w:lineRule="auto"/>
        <w:rPr>
          <w:szCs w:val="24"/>
        </w:rPr>
      </w:pPr>
      <w:r>
        <w:rPr>
          <w:szCs w:val="24"/>
        </w:rPr>
        <w:t>CPM</w:t>
      </w:r>
      <w:r>
        <w:rPr>
          <w:szCs w:val="24"/>
        </w:rPr>
        <w:tab/>
        <w:t>Kri</w:t>
      </w:r>
      <w:r w:rsidRPr="004768E3">
        <w:rPr>
          <w:szCs w:val="24"/>
        </w:rPr>
        <w:t>tik yol yöntemi</w:t>
      </w:r>
    </w:p>
    <w:p w:rsidR="00905F60" w:rsidRPr="004768E3" w:rsidRDefault="00905F60" w:rsidP="00905F60">
      <w:pPr>
        <w:pStyle w:val="yksimgecon"/>
        <w:spacing w:after="0" w:line="360" w:lineRule="auto"/>
        <w:rPr>
          <w:szCs w:val="24"/>
        </w:rPr>
      </w:pPr>
      <w:r w:rsidRPr="004768E3">
        <w:rPr>
          <w:szCs w:val="24"/>
        </w:rPr>
        <w:t>DN</w:t>
      </w:r>
      <w:r w:rsidRPr="004768E3">
        <w:rPr>
          <w:szCs w:val="24"/>
        </w:rPr>
        <w:tab/>
        <w:t>Demet numarası</w:t>
      </w:r>
    </w:p>
    <w:p w:rsidR="00905F60" w:rsidRPr="00072B0E" w:rsidRDefault="00905F60" w:rsidP="00905F60">
      <w:pPr>
        <w:pStyle w:val="yksimgecon"/>
        <w:spacing w:after="0" w:line="360" w:lineRule="auto"/>
      </w:pPr>
      <w:r w:rsidRPr="00072B0E">
        <w:t xml:space="preserve">D.S.İ. </w:t>
      </w:r>
      <w:r>
        <w:tab/>
      </w:r>
      <w:r w:rsidRPr="00072B0E">
        <w:t>Devlet Su İşleri</w:t>
      </w:r>
    </w:p>
    <w:p w:rsidR="00905F60" w:rsidRPr="004768E3" w:rsidRDefault="00905F60" w:rsidP="00905F60">
      <w:pPr>
        <w:pStyle w:val="yksimgecon"/>
        <w:spacing w:after="0" w:line="360" w:lineRule="auto"/>
        <w:rPr>
          <w:szCs w:val="24"/>
        </w:rPr>
      </w:pPr>
      <w:r w:rsidRPr="004768E3">
        <w:rPr>
          <w:szCs w:val="24"/>
        </w:rPr>
        <w:t>EC</w:t>
      </w:r>
      <w:r w:rsidRPr="004768E3">
        <w:rPr>
          <w:szCs w:val="24"/>
        </w:rPr>
        <w:tab/>
        <w:t>Ekip cinsi</w:t>
      </w:r>
    </w:p>
    <w:p w:rsidR="00905F60" w:rsidRPr="004768E3" w:rsidRDefault="00905F60" w:rsidP="00905F60">
      <w:pPr>
        <w:pStyle w:val="yksimgecon"/>
        <w:spacing w:after="0" w:line="360" w:lineRule="auto"/>
        <w:rPr>
          <w:szCs w:val="24"/>
        </w:rPr>
      </w:pPr>
      <w:r w:rsidRPr="004768E3">
        <w:rPr>
          <w:szCs w:val="24"/>
        </w:rPr>
        <w:t>İA</w:t>
      </w:r>
      <w:r w:rsidRPr="004768E3">
        <w:rPr>
          <w:szCs w:val="24"/>
        </w:rPr>
        <w:tab/>
        <w:t>İşlem adı</w:t>
      </w:r>
    </w:p>
    <w:p w:rsidR="00905F60" w:rsidRPr="00072B0E" w:rsidRDefault="00905F60" w:rsidP="00905F60">
      <w:pPr>
        <w:pStyle w:val="yksimgecon"/>
        <w:spacing w:after="0" w:line="360" w:lineRule="auto"/>
      </w:pPr>
      <w:r w:rsidRPr="00072B0E">
        <w:t xml:space="preserve">K.O. </w:t>
      </w:r>
      <w:r>
        <w:tab/>
      </w:r>
      <w:r w:rsidRPr="00072B0E">
        <w:t>Kârlılık Oranı</w:t>
      </w:r>
    </w:p>
    <w:p w:rsidR="00905F60" w:rsidRPr="004768E3" w:rsidRDefault="00905F60" w:rsidP="00905F60">
      <w:pPr>
        <w:pStyle w:val="yksimgecon"/>
        <w:spacing w:after="0" w:line="360" w:lineRule="auto"/>
        <w:rPr>
          <w:szCs w:val="24"/>
        </w:rPr>
      </w:pPr>
      <w:r w:rsidRPr="004768E3">
        <w:rPr>
          <w:szCs w:val="24"/>
        </w:rPr>
        <w:t>LOB</w:t>
      </w:r>
      <w:r w:rsidRPr="004768E3">
        <w:rPr>
          <w:szCs w:val="24"/>
        </w:rPr>
        <w:tab/>
        <w:t>Denge diyagramı</w:t>
      </w:r>
    </w:p>
    <w:p w:rsidR="00905F60" w:rsidRPr="004768E3" w:rsidRDefault="00905F60" w:rsidP="00905F60">
      <w:pPr>
        <w:pStyle w:val="yksimgecon"/>
        <w:spacing w:after="0" w:line="360" w:lineRule="auto"/>
        <w:rPr>
          <w:szCs w:val="24"/>
        </w:rPr>
      </w:pPr>
      <w:r w:rsidRPr="004768E3">
        <w:rPr>
          <w:szCs w:val="24"/>
        </w:rPr>
        <w:t>PİK</w:t>
      </w:r>
      <w:r w:rsidRPr="004768E3">
        <w:rPr>
          <w:szCs w:val="24"/>
        </w:rPr>
        <w:tab/>
        <w:t>Programlanan işlemler kümesi</w:t>
      </w:r>
    </w:p>
    <w:p w:rsidR="00905F60" w:rsidRPr="004768E3" w:rsidRDefault="00905F60" w:rsidP="00905F60">
      <w:pPr>
        <w:pStyle w:val="yksimgecon"/>
        <w:spacing w:after="0" w:line="360" w:lineRule="auto"/>
        <w:rPr>
          <w:szCs w:val="24"/>
        </w:rPr>
      </w:pPr>
      <w:r w:rsidRPr="004768E3">
        <w:rPr>
          <w:szCs w:val="24"/>
        </w:rPr>
        <w:t>UİK</w:t>
      </w:r>
      <w:r w:rsidRPr="004768E3">
        <w:rPr>
          <w:szCs w:val="24"/>
        </w:rPr>
        <w:tab/>
        <w:t>Uygun işlemler kümesi</w:t>
      </w:r>
    </w:p>
    <w:p w:rsidR="00905F60" w:rsidRPr="004768E3" w:rsidRDefault="00905F60" w:rsidP="00905F60">
      <w:pPr>
        <w:pStyle w:val="yksimgecon"/>
        <w:spacing w:after="360" w:line="360" w:lineRule="auto"/>
        <w:ind w:right="284"/>
        <w:rPr>
          <w:szCs w:val="24"/>
        </w:rPr>
      </w:pPr>
    </w:p>
    <w:p w:rsidR="00905F60" w:rsidRPr="004768E3" w:rsidRDefault="00905F60" w:rsidP="00905F60">
      <w:pPr>
        <w:pStyle w:val="yksimgecon"/>
        <w:spacing w:after="360" w:line="360" w:lineRule="auto"/>
        <w:ind w:right="284"/>
        <w:rPr>
          <w:szCs w:val="24"/>
        </w:rPr>
      </w:pPr>
    </w:p>
    <w:p w:rsidR="00905F60" w:rsidRPr="004768E3" w:rsidRDefault="00905F60" w:rsidP="00905F60">
      <w:pPr>
        <w:pStyle w:val="yksimgecon"/>
        <w:spacing w:after="360" w:line="360" w:lineRule="auto"/>
        <w:ind w:right="284"/>
        <w:rPr>
          <w:szCs w:val="24"/>
        </w:rPr>
      </w:pPr>
    </w:p>
    <w:p w:rsidR="00905F60" w:rsidRPr="004768E3" w:rsidRDefault="00905F60" w:rsidP="00905F60">
      <w:pPr>
        <w:pStyle w:val="yksimgecon"/>
        <w:spacing w:after="360" w:line="360" w:lineRule="auto"/>
        <w:ind w:right="284"/>
        <w:rPr>
          <w:szCs w:val="24"/>
        </w:rPr>
      </w:pPr>
    </w:p>
    <w:p w:rsidR="00905F60" w:rsidRDefault="00905F60" w:rsidP="00905F60">
      <w:pPr>
        <w:sectPr w:rsidR="00905F60" w:rsidSect="002C7A25">
          <w:headerReference w:type="even" r:id="rId23"/>
          <w:headerReference w:type="default" r:id="rId24"/>
          <w:footerReference w:type="even" r:id="rId25"/>
          <w:headerReference w:type="first" r:id="rId26"/>
          <w:footerReference w:type="first" r:id="rId27"/>
          <w:pgSz w:w="11906" w:h="16838"/>
          <w:pgMar w:top="1418" w:right="1134" w:bottom="1418" w:left="2268" w:header="708" w:footer="708" w:gutter="0"/>
          <w:pgNumType w:fmt="lowerRoman"/>
          <w:cols w:space="708"/>
          <w:docGrid w:linePitch="360"/>
        </w:sectPr>
      </w:pPr>
    </w:p>
    <w:p w:rsidR="00905F60" w:rsidRPr="00F50FBB" w:rsidRDefault="00905F60" w:rsidP="00387596">
      <w:pPr>
        <w:pStyle w:val="Balk1"/>
        <w:rPr>
          <w:color w:val="000000" w:themeColor="text1"/>
        </w:rPr>
      </w:pPr>
      <w:r w:rsidRPr="00F50FBB">
        <w:rPr>
          <w:color w:val="000000" w:themeColor="text1"/>
        </w:rPr>
        <w:lastRenderedPageBreak/>
        <w:t>ŞEKİLLER DİZİNİ</w:t>
      </w:r>
    </w:p>
    <w:p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24485C">
        <w:rPr>
          <w:rFonts w:ascii="Times New Roman" w:eastAsiaTheme="minorHAnsi" w:hAnsi="Times New Roman"/>
          <w:b w:val="0"/>
          <w:bCs w:val="0"/>
          <w:noProof/>
          <w:sz w:val="24"/>
          <w:szCs w:val="24"/>
          <w:lang w:eastAsia="en-US"/>
        </w:rPr>
        <w:t>Şekil 1.1.</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24485C">
        <w:rPr>
          <w:rFonts w:ascii="Times New Roman" w:eastAsiaTheme="minorHAnsi" w:hAnsi="Times New Roman"/>
          <w:b w:val="0"/>
          <w:bCs w:val="0"/>
          <w:noProof/>
          <w:sz w:val="24"/>
          <w:szCs w:val="24"/>
          <w:lang w:eastAsia="en-US"/>
        </w:rPr>
        <w:t>Şekil 1.2</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24485C">
        <w:rPr>
          <w:rFonts w:ascii="Times New Roman" w:eastAsiaTheme="minorHAnsi" w:hAnsi="Times New Roman"/>
          <w:b w:val="0"/>
          <w:bCs w:val="0"/>
          <w:noProof/>
          <w:sz w:val="24"/>
          <w:szCs w:val="24"/>
          <w:lang w:eastAsia="en-US"/>
        </w:rPr>
        <w:t xml:space="preserve">Şekil 2.1 </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24485C">
        <w:rPr>
          <w:rFonts w:ascii="Times New Roman" w:eastAsiaTheme="minorHAnsi" w:hAnsi="Times New Roman"/>
          <w:b w:val="0"/>
          <w:bCs w:val="0"/>
          <w:noProof/>
          <w:sz w:val="24"/>
          <w:szCs w:val="24"/>
          <w:lang w:eastAsia="en-US"/>
        </w:rPr>
        <w:t>Şekil 2.2</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24485C">
        <w:rPr>
          <w:rFonts w:ascii="Times New Roman" w:eastAsiaTheme="minorHAnsi" w:hAnsi="Times New Roman"/>
          <w:b w:val="0"/>
          <w:bCs w:val="0"/>
          <w:noProof/>
          <w:sz w:val="24"/>
          <w:szCs w:val="24"/>
          <w:lang w:eastAsia="en-US"/>
        </w:rPr>
        <w:t>Şekil 2.3</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2</w:t>
      </w:r>
    </w:p>
    <w:p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24485C">
        <w:rPr>
          <w:rFonts w:ascii="Times New Roman" w:eastAsiaTheme="minorHAnsi" w:hAnsi="Times New Roman"/>
          <w:b w:val="0"/>
          <w:bCs w:val="0"/>
          <w:noProof/>
          <w:sz w:val="24"/>
          <w:szCs w:val="24"/>
          <w:lang w:eastAsia="en-US"/>
        </w:rPr>
        <w:t>Şekil 3.1</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lang w:eastAsia="en-US"/>
        </w:rPr>
      </w:pPr>
      <w:r w:rsidRPr="0024485C">
        <w:rPr>
          <w:rFonts w:ascii="Times New Roman" w:eastAsiaTheme="minorHAnsi" w:hAnsi="Times New Roman"/>
          <w:b w:val="0"/>
          <w:bCs w:val="0"/>
          <w:noProof/>
          <w:sz w:val="24"/>
          <w:szCs w:val="24"/>
          <w:lang w:eastAsia="en-US"/>
        </w:rPr>
        <w:t>Şekil 3.2</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rsidR="00C11DF0" w:rsidRDefault="00C11DF0" w:rsidP="00267B44">
      <w:pPr>
        <w:tabs>
          <w:tab w:val="left" w:pos="2057"/>
          <w:tab w:val="left" w:pos="2244"/>
        </w:tabs>
        <w:spacing w:line="360" w:lineRule="auto"/>
        <w:ind w:left="993" w:hanging="993"/>
        <w:jc w:val="center"/>
        <w:rPr>
          <w:b/>
        </w:rPr>
        <w:sectPr w:rsidR="00C11DF0" w:rsidSect="000B63FD">
          <w:headerReference w:type="default" r:id="rId28"/>
          <w:footerReference w:type="first" r:id="rId29"/>
          <w:pgSz w:w="11906" w:h="16838"/>
          <w:pgMar w:top="1418" w:right="1134" w:bottom="1418" w:left="2268" w:header="709" w:footer="709" w:gutter="0"/>
          <w:pgNumType w:fmt="lowerRoman"/>
          <w:cols w:space="708"/>
          <w:docGrid w:linePitch="360"/>
        </w:sectPr>
      </w:pPr>
    </w:p>
    <w:p w:rsidR="00C11DF0" w:rsidRPr="00387596" w:rsidRDefault="00C11DF0" w:rsidP="00C11DF0">
      <w:pPr>
        <w:pStyle w:val="Balk1"/>
      </w:pPr>
      <w:r w:rsidRPr="00387596">
        <w:lastRenderedPageBreak/>
        <w:t>ÇİZELGELER DİZİNİ</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1.1.</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9</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1.2</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2</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2.1</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0</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2.2</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0</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2.3.</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3</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3.1</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3.2</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5</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3.3</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2</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3.4</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5</w:t>
      </w:r>
    </w:p>
    <w:p w:rsidR="00C11DF0" w:rsidRDefault="00C11DF0" w:rsidP="00C11DF0">
      <w:pPr>
        <w:pStyle w:val="ekillerTablosu"/>
        <w:tabs>
          <w:tab w:val="right" w:leader="dot" w:pos="9060"/>
        </w:tabs>
        <w:rPr>
          <w:rFonts w:eastAsiaTheme="minorEastAsia" w:cstheme="minorBidi"/>
          <w:b w:val="0"/>
          <w:bCs w:val="0"/>
          <w:noProof/>
          <w:sz w:val="22"/>
          <w:szCs w:val="22"/>
        </w:rPr>
      </w:pPr>
      <w:r w:rsidRPr="0024485C">
        <w:rPr>
          <w:rFonts w:ascii="Times New Roman" w:eastAsiaTheme="minorHAnsi" w:hAnsi="Times New Roman"/>
          <w:b w:val="0"/>
          <w:bCs w:val="0"/>
          <w:noProof/>
          <w:sz w:val="24"/>
          <w:szCs w:val="22"/>
          <w:lang w:eastAsia="en-US"/>
        </w:rPr>
        <w:t>Çizelge 3.5</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rsidR="00905F60" w:rsidRDefault="00905F60" w:rsidP="00C11DF0">
      <w:pPr>
        <w:tabs>
          <w:tab w:val="left" w:pos="2057"/>
          <w:tab w:val="left" w:pos="2244"/>
        </w:tabs>
        <w:spacing w:line="360" w:lineRule="auto"/>
        <w:ind w:left="993" w:hanging="993"/>
        <w:jc w:val="center"/>
        <w:rPr>
          <w:b/>
        </w:rPr>
        <w:sectPr w:rsidR="00905F60" w:rsidSect="000B63FD">
          <w:pgSz w:w="11906" w:h="16838"/>
          <w:pgMar w:top="1418" w:right="1134" w:bottom="1418" w:left="2268" w:header="709" w:footer="709" w:gutter="0"/>
          <w:pgNumType w:fmt="lowerRoman"/>
          <w:cols w:space="708"/>
          <w:docGrid w:linePitch="360"/>
        </w:sectPr>
      </w:pPr>
    </w:p>
    <w:p w:rsidR="00985D39" w:rsidRPr="00985D39" w:rsidRDefault="00985D39" w:rsidP="00985D39"/>
    <w:p w:rsidR="00985D39" w:rsidRDefault="00985D39" w:rsidP="00985D39">
      <w:pPr>
        <w:jc w:val="right"/>
        <w:sectPr w:rsidR="00985D39" w:rsidSect="006762E1">
          <w:headerReference w:type="even" r:id="rId30"/>
          <w:headerReference w:type="default" r:id="rId31"/>
          <w:footerReference w:type="even" r:id="rId32"/>
          <w:headerReference w:type="first" r:id="rId33"/>
          <w:footerReference w:type="first" r:id="rId34"/>
          <w:type w:val="continuous"/>
          <w:pgSz w:w="11906" w:h="16838"/>
          <w:pgMar w:top="1418" w:right="1134" w:bottom="1418" w:left="2268" w:header="708" w:footer="708" w:gutter="0"/>
          <w:pgNumType w:fmt="lowerRoman"/>
          <w:cols w:space="708"/>
          <w:docGrid w:linePitch="360"/>
        </w:sectPr>
      </w:pPr>
    </w:p>
    <w:p w:rsidR="00905F60" w:rsidRPr="001D4AAA" w:rsidRDefault="001D4AAA" w:rsidP="00387596">
      <w:pPr>
        <w:pStyle w:val="Balk1"/>
        <w:jc w:val="left"/>
      </w:pPr>
      <w:r w:rsidRPr="001D4AAA">
        <w:lastRenderedPageBreak/>
        <w:t>1. GİRİŞ</w:t>
      </w: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CF5FF7" w:rsidRDefault="00CF5FF7" w:rsidP="001D4AAA">
      <w:pPr>
        <w:spacing w:after="480" w:line="360" w:lineRule="auto"/>
      </w:pPr>
    </w:p>
    <w:p w:rsidR="001D4AAA" w:rsidRDefault="001D4AAA" w:rsidP="001D4AAA">
      <w:pPr>
        <w:spacing w:after="480" w:line="360" w:lineRule="auto"/>
      </w:pPr>
    </w:p>
    <w:p w:rsidR="001D4AAA" w:rsidRDefault="001D4AAA" w:rsidP="001D4AAA">
      <w:pPr>
        <w:spacing w:after="480" w:line="360" w:lineRule="auto"/>
        <w:rPr>
          <w:b/>
        </w:rPr>
        <w:sectPr w:rsidR="001D4AAA" w:rsidSect="0087193F">
          <w:headerReference w:type="first" r:id="rId35"/>
          <w:pgSz w:w="11906" w:h="16838"/>
          <w:pgMar w:top="1418" w:right="1134" w:bottom="1418" w:left="2268" w:header="708" w:footer="708" w:gutter="0"/>
          <w:pgNumType w:start="1"/>
          <w:cols w:space="708"/>
          <w:docGrid w:linePitch="360"/>
        </w:sectPr>
      </w:pPr>
    </w:p>
    <w:p w:rsidR="001D4AAA" w:rsidRPr="00387596" w:rsidRDefault="001D4AAA" w:rsidP="00387596">
      <w:pPr>
        <w:pStyle w:val="Balk1"/>
        <w:jc w:val="left"/>
      </w:pPr>
      <w:r w:rsidRPr="00387596">
        <w:lastRenderedPageBreak/>
        <w:t>2. KAYNAK ÖZETLERİ</w:t>
      </w: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1D4AAA" w:rsidRDefault="001D4AAA" w:rsidP="001D4AAA">
      <w:pPr>
        <w:spacing w:after="480" w:line="360" w:lineRule="auto"/>
      </w:pPr>
    </w:p>
    <w:p w:rsidR="00CF5FF7" w:rsidRDefault="00CF5FF7" w:rsidP="001D4AAA">
      <w:pPr>
        <w:spacing w:after="480" w:line="360" w:lineRule="auto"/>
      </w:pPr>
    </w:p>
    <w:p w:rsidR="00CF5FF7" w:rsidRDefault="00CF5FF7" w:rsidP="001D4AAA">
      <w:pPr>
        <w:spacing w:after="480" w:line="360" w:lineRule="auto"/>
      </w:pPr>
    </w:p>
    <w:p w:rsidR="00CF5FF7" w:rsidRDefault="00CF5FF7" w:rsidP="001D4AAA">
      <w:pPr>
        <w:spacing w:after="480" w:line="360" w:lineRule="auto"/>
      </w:pPr>
    </w:p>
    <w:p w:rsidR="00C11DF0" w:rsidRDefault="00C11DF0" w:rsidP="001D4AAA">
      <w:pPr>
        <w:spacing w:after="480" w:line="360" w:lineRule="auto"/>
      </w:pPr>
    </w:p>
    <w:p w:rsidR="00C11DF0" w:rsidRDefault="00C11DF0" w:rsidP="001D4AAA">
      <w:pPr>
        <w:spacing w:after="480" w:line="360" w:lineRule="auto"/>
      </w:pPr>
    </w:p>
    <w:p w:rsidR="00C11DF0" w:rsidRDefault="00C11DF0" w:rsidP="001D4AAA">
      <w:pPr>
        <w:spacing w:after="480" w:line="360" w:lineRule="auto"/>
      </w:pPr>
    </w:p>
    <w:p w:rsidR="00C11DF0" w:rsidRDefault="00C11DF0" w:rsidP="001D4AAA">
      <w:pPr>
        <w:spacing w:after="480" w:line="360" w:lineRule="auto"/>
      </w:pPr>
    </w:p>
    <w:p w:rsidR="00C11DF0" w:rsidRDefault="00C11DF0" w:rsidP="001D4AAA">
      <w:pPr>
        <w:spacing w:after="480" w:line="360" w:lineRule="auto"/>
      </w:pPr>
    </w:p>
    <w:p w:rsidR="00C11DF0" w:rsidRDefault="00C11DF0" w:rsidP="001D4AAA">
      <w:pPr>
        <w:spacing w:after="480" w:line="360" w:lineRule="auto"/>
        <w:sectPr w:rsidR="00C11DF0" w:rsidSect="00765C13">
          <w:headerReference w:type="default" r:id="rId36"/>
          <w:footerReference w:type="default" r:id="rId37"/>
          <w:headerReference w:type="first" r:id="rId38"/>
          <w:pgSz w:w="11906" w:h="16838"/>
          <w:pgMar w:top="1418" w:right="1134" w:bottom="1418" w:left="2268" w:header="708" w:footer="708" w:gutter="0"/>
          <w:cols w:space="708"/>
          <w:docGrid w:linePitch="360"/>
        </w:sectPr>
      </w:pPr>
    </w:p>
    <w:p w:rsidR="001D4AAA" w:rsidRPr="00387596" w:rsidRDefault="001D4AAA" w:rsidP="00387596">
      <w:pPr>
        <w:pStyle w:val="Balk1"/>
        <w:jc w:val="left"/>
      </w:pPr>
      <w:r w:rsidRPr="00387596">
        <w:lastRenderedPageBreak/>
        <w:t>3. MATERYAL ve YÖNTEM</w:t>
      </w:r>
    </w:p>
    <w:p w:rsidR="009A7F1B" w:rsidRDefault="009A7F1B" w:rsidP="006800B1">
      <w:pPr>
        <w:spacing w:line="240" w:lineRule="exact"/>
      </w:pPr>
    </w:p>
    <w:p w:rsidR="003E35F9" w:rsidRDefault="003E35F9" w:rsidP="00184252">
      <w:pPr>
        <w:spacing w:line="240" w:lineRule="exact"/>
        <w:jc w:val="center"/>
      </w:pPr>
    </w:p>
    <w:p w:rsidR="003E35F9" w:rsidRDefault="003E35F9" w:rsidP="006800B1">
      <w:pPr>
        <w:spacing w:line="240" w:lineRule="exact"/>
        <w:jc w:val="center"/>
      </w:pPr>
    </w:p>
    <w:p w:rsidR="003E35F9" w:rsidRDefault="003E35F9" w:rsidP="006800B1">
      <w:pPr>
        <w:spacing w:line="240" w:lineRule="exact"/>
        <w:jc w:val="center"/>
      </w:pPr>
    </w:p>
    <w:p w:rsidR="003E35F9" w:rsidRDefault="003E35F9" w:rsidP="00C91CD7">
      <w:pPr>
        <w:spacing w:line="240" w:lineRule="exact"/>
        <w:jc w:val="both"/>
      </w:pPr>
    </w:p>
    <w:p w:rsidR="003E35F9" w:rsidRDefault="003E35F9" w:rsidP="00C91CD7">
      <w:pPr>
        <w:spacing w:line="240" w:lineRule="exact"/>
        <w:jc w:val="both"/>
      </w:pPr>
    </w:p>
    <w:p w:rsidR="00B83AA4" w:rsidRDefault="00B83AA4" w:rsidP="00B83AA4">
      <w:pPr>
        <w:spacing w:after="480"/>
      </w:pPr>
    </w:p>
    <w:p w:rsidR="00CF5FF7" w:rsidRPr="00CF5FF7" w:rsidRDefault="00CF5FF7" w:rsidP="0043347B">
      <w:pPr>
        <w:spacing w:after="480"/>
      </w:pPr>
    </w:p>
    <w:p w:rsidR="0043347B" w:rsidRDefault="0043347B" w:rsidP="00387596">
      <w:pPr>
        <w:pStyle w:val="Balk1"/>
        <w:jc w:val="left"/>
      </w:pPr>
    </w:p>
    <w:p w:rsidR="00C11DF0" w:rsidRDefault="00C11DF0" w:rsidP="00C11DF0">
      <w:pPr>
        <w:rPr>
          <w:lang w:eastAsia="en-US"/>
        </w:rPr>
      </w:pPr>
    </w:p>
    <w:p w:rsidR="00C11DF0" w:rsidRDefault="00C11DF0" w:rsidP="00C11DF0">
      <w:pPr>
        <w:rPr>
          <w:lang w:eastAsia="en-US"/>
        </w:rPr>
      </w:pPr>
    </w:p>
    <w:p w:rsidR="00C11DF0" w:rsidRDefault="00C11DF0" w:rsidP="00C11DF0">
      <w:pPr>
        <w:rPr>
          <w:lang w:eastAsia="en-US"/>
        </w:rPr>
      </w:pPr>
    </w:p>
    <w:p w:rsidR="00C11DF0" w:rsidRDefault="00C11DF0" w:rsidP="00C11DF0">
      <w:pPr>
        <w:rPr>
          <w:lang w:eastAsia="en-US"/>
        </w:rPr>
      </w:pPr>
    </w:p>
    <w:p w:rsidR="00C11DF0" w:rsidRDefault="00C11DF0" w:rsidP="00C11DF0">
      <w:pPr>
        <w:rPr>
          <w:lang w:eastAsia="en-US"/>
        </w:rPr>
      </w:pPr>
    </w:p>
    <w:p w:rsidR="00C11DF0" w:rsidRDefault="00C11DF0"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C11DF0" w:rsidRDefault="00C11DF0" w:rsidP="00C11DF0">
      <w:pPr>
        <w:rPr>
          <w:lang w:eastAsia="en-US"/>
        </w:rPr>
      </w:pPr>
    </w:p>
    <w:p w:rsidR="00C11DF0" w:rsidRDefault="00C11DF0" w:rsidP="00C11DF0">
      <w:pPr>
        <w:rPr>
          <w:lang w:eastAsia="en-US"/>
        </w:rPr>
      </w:pPr>
    </w:p>
    <w:p w:rsidR="00C11DF0" w:rsidRDefault="00C11DF0" w:rsidP="00C11DF0">
      <w:pPr>
        <w:rPr>
          <w:lang w:eastAsia="en-US"/>
        </w:rPr>
        <w:sectPr w:rsidR="00C11DF0" w:rsidSect="00765C13">
          <w:headerReference w:type="default" r:id="rId39"/>
          <w:footerReference w:type="default" r:id="rId40"/>
          <w:headerReference w:type="first" r:id="rId41"/>
          <w:pgSz w:w="11906" w:h="16838"/>
          <w:pgMar w:top="1418" w:right="1134" w:bottom="1418" w:left="2268" w:header="708" w:footer="708" w:gutter="0"/>
          <w:cols w:space="708"/>
          <w:docGrid w:linePitch="360"/>
        </w:sectPr>
      </w:pPr>
    </w:p>
    <w:p w:rsidR="0043347B" w:rsidRDefault="000339EA" w:rsidP="00387596">
      <w:pPr>
        <w:pStyle w:val="Balk1"/>
        <w:jc w:val="left"/>
      </w:pPr>
      <w:r>
        <w:lastRenderedPageBreak/>
        <w:t>4. ARAŞTIRMA BULGULARI ve</w:t>
      </w:r>
      <w:r w:rsidR="0043347B">
        <w:t xml:space="preserve"> TARTIŞMA</w:t>
      </w:r>
    </w:p>
    <w:p w:rsidR="001D4AAA" w:rsidRPr="00387596" w:rsidRDefault="001D4AAA" w:rsidP="00387596">
      <w:pPr>
        <w:pStyle w:val="Balk1"/>
        <w:jc w:val="left"/>
      </w:pPr>
    </w:p>
    <w:p w:rsidR="001D4AAA" w:rsidRDefault="001D4AAA"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1D4AAA" w:rsidRDefault="001D4AAA" w:rsidP="001D4AAA">
      <w:pPr>
        <w:spacing w:after="480" w:line="360" w:lineRule="auto"/>
      </w:pPr>
    </w:p>
    <w:p w:rsidR="00CF5FF7" w:rsidRDefault="00CF5FF7" w:rsidP="001D4AAA">
      <w:pPr>
        <w:spacing w:after="480" w:line="360" w:lineRule="auto"/>
      </w:pPr>
    </w:p>
    <w:p w:rsidR="005C3AB2" w:rsidRDefault="005C3AB2" w:rsidP="001D4AAA">
      <w:pPr>
        <w:spacing w:after="480" w:line="360" w:lineRule="auto"/>
        <w:rPr>
          <w:b/>
        </w:rPr>
      </w:pPr>
    </w:p>
    <w:p w:rsidR="005C3AB2" w:rsidRDefault="005C3AB2" w:rsidP="001D4AAA">
      <w:pPr>
        <w:spacing w:after="480" w:line="360" w:lineRule="auto"/>
        <w:rPr>
          <w:b/>
        </w:rPr>
        <w:sectPr w:rsidR="005C3AB2" w:rsidSect="00765C13">
          <w:headerReference w:type="default" r:id="rId42"/>
          <w:pgSz w:w="11906" w:h="16838"/>
          <w:pgMar w:top="1418" w:right="1134" w:bottom="1418" w:left="2268" w:header="708" w:footer="708" w:gutter="0"/>
          <w:cols w:space="708"/>
          <w:docGrid w:linePitch="360"/>
        </w:sectPr>
      </w:pPr>
    </w:p>
    <w:p w:rsidR="001D4AAA" w:rsidRPr="00387596" w:rsidRDefault="001D4AAA" w:rsidP="00387596">
      <w:pPr>
        <w:pStyle w:val="Balk1"/>
        <w:jc w:val="left"/>
      </w:pPr>
      <w:r w:rsidRPr="00387596">
        <w:lastRenderedPageBreak/>
        <w:t>5. SONUÇ ve ÖNERİLER</w:t>
      </w:r>
    </w:p>
    <w:p w:rsidR="001D4AAA" w:rsidRDefault="001D4AAA"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1D4AAA" w:rsidRDefault="001D4AAA" w:rsidP="001D4AAA">
      <w:pPr>
        <w:spacing w:after="480" w:line="360" w:lineRule="auto"/>
      </w:pPr>
    </w:p>
    <w:p w:rsidR="00CF5FF7" w:rsidRDefault="00CF5FF7"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81612C" w:rsidRDefault="0081612C" w:rsidP="001D4AAA">
      <w:pPr>
        <w:spacing w:after="480" w:line="360" w:lineRule="auto"/>
      </w:pPr>
    </w:p>
    <w:p w:rsidR="00E507D6" w:rsidRDefault="00E507D6" w:rsidP="001D4AAA">
      <w:pPr>
        <w:spacing w:after="480" w:line="360" w:lineRule="auto"/>
      </w:pPr>
    </w:p>
    <w:p w:rsidR="00CF5FF7" w:rsidRDefault="00CF5FF7" w:rsidP="001D4AAA">
      <w:pPr>
        <w:spacing w:after="480" w:line="360" w:lineRule="auto"/>
      </w:pPr>
    </w:p>
    <w:p w:rsidR="001D4AAA" w:rsidRDefault="001D4AAA" w:rsidP="00267B44">
      <w:pPr>
        <w:tabs>
          <w:tab w:val="left" w:pos="2057"/>
          <w:tab w:val="left" w:pos="2244"/>
        </w:tabs>
        <w:spacing w:line="360" w:lineRule="auto"/>
        <w:ind w:left="993" w:hanging="993"/>
        <w:jc w:val="center"/>
        <w:rPr>
          <w:b/>
        </w:rPr>
        <w:sectPr w:rsidR="001D4AAA" w:rsidSect="00765C13">
          <w:headerReference w:type="default" r:id="rId43"/>
          <w:footerReference w:type="default" r:id="rId44"/>
          <w:headerReference w:type="first" r:id="rId45"/>
          <w:pgSz w:w="11906" w:h="16838"/>
          <w:pgMar w:top="1418" w:right="1134" w:bottom="1418" w:left="2268" w:header="708" w:footer="708" w:gutter="0"/>
          <w:cols w:space="708"/>
          <w:docGrid w:linePitch="360"/>
        </w:sectPr>
      </w:pPr>
    </w:p>
    <w:p w:rsidR="00905F60" w:rsidRPr="00387596" w:rsidRDefault="00905F60" w:rsidP="00387596">
      <w:pPr>
        <w:pStyle w:val="Balk1"/>
      </w:pPr>
      <w:bookmarkStart w:id="3" w:name="_Toc363399565"/>
      <w:r w:rsidRPr="00387596">
        <w:lastRenderedPageBreak/>
        <w:t>KAYNAKLAR</w:t>
      </w:r>
      <w:bookmarkEnd w:id="3"/>
    </w:p>
    <w:p w:rsidR="00905F60" w:rsidRDefault="00905F60" w:rsidP="00905F60">
      <w:pPr>
        <w:ind w:left="709" w:hanging="709"/>
        <w:jc w:val="both"/>
      </w:pPr>
      <w:proofErr w:type="spellStart"/>
      <w:r w:rsidRPr="004768E3">
        <w:t>Abdollahi</w:t>
      </w:r>
      <w:proofErr w:type="spellEnd"/>
      <w:r w:rsidRPr="004768E3">
        <w:t>, M</w:t>
      </w:r>
      <w:proofErr w:type="gramStart"/>
      <w:r w:rsidRPr="004768E3">
        <w:t>.,</w:t>
      </w:r>
      <w:proofErr w:type="gramEnd"/>
      <w:r w:rsidRPr="004768E3">
        <w:t xml:space="preserve"> </w:t>
      </w:r>
      <w:proofErr w:type="spellStart"/>
      <w:r w:rsidRPr="004768E3">
        <w:t>Bahreini-Moghadam</w:t>
      </w:r>
      <w:proofErr w:type="spellEnd"/>
      <w:r w:rsidRPr="004768E3">
        <w:t xml:space="preserve"> A., </w:t>
      </w:r>
      <w:proofErr w:type="spellStart"/>
      <w:r w:rsidRPr="004768E3">
        <w:t>Emmami</w:t>
      </w:r>
      <w:proofErr w:type="spellEnd"/>
      <w:r w:rsidRPr="004768E3">
        <w:t xml:space="preserve"> B., </w:t>
      </w:r>
      <w:proofErr w:type="spellStart"/>
      <w:r w:rsidRPr="004768E3">
        <w:t>Fooladian</w:t>
      </w:r>
      <w:proofErr w:type="spellEnd"/>
      <w:r w:rsidRPr="004768E3">
        <w:t xml:space="preserve"> F. </w:t>
      </w:r>
      <w:proofErr w:type="spellStart"/>
      <w:r w:rsidRPr="004768E3">
        <w:t>and</w:t>
      </w:r>
      <w:proofErr w:type="spellEnd"/>
      <w:r w:rsidRPr="004768E3">
        <w:t xml:space="preserve"> </w:t>
      </w:r>
      <w:proofErr w:type="spellStart"/>
      <w:r w:rsidRPr="004768E3">
        <w:t>Zafariet</w:t>
      </w:r>
      <w:proofErr w:type="spellEnd"/>
      <w:r w:rsidRPr="004768E3">
        <w:t xml:space="preserve"> K., 2003. </w:t>
      </w:r>
      <w:proofErr w:type="spellStart"/>
      <w:r w:rsidRPr="004768E3">
        <w:t>Increasing</w:t>
      </w:r>
      <w:proofErr w:type="spellEnd"/>
      <w:r w:rsidRPr="004768E3">
        <w:t xml:space="preserve"> </w:t>
      </w:r>
      <w:proofErr w:type="spellStart"/>
      <w:r w:rsidRPr="004768E3">
        <w:t>intracellular</w:t>
      </w:r>
      <w:proofErr w:type="spellEnd"/>
      <w:r w:rsidRPr="004768E3">
        <w:t xml:space="preserve"> </w:t>
      </w:r>
      <w:proofErr w:type="spellStart"/>
      <w:r w:rsidRPr="004768E3">
        <w:t>cAMP</w:t>
      </w:r>
      <w:proofErr w:type="spellEnd"/>
      <w:r w:rsidRPr="004768E3">
        <w:t xml:space="preserve"> </w:t>
      </w:r>
      <w:proofErr w:type="spellStart"/>
      <w:r w:rsidRPr="004768E3">
        <w:t>and</w:t>
      </w:r>
      <w:proofErr w:type="spellEnd"/>
      <w:r w:rsidRPr="004768E3">
        <w:t xml:space="preserve"> </w:t>
      </w:r>
      <w:proofErr w:type="spellStart"/>
      <w:r w:rsidRPr="004768E3">
        <w:t>cGMP</w:t>
      </w:r>
      <w:proofErr w:type="spellEnd"/>
      <w:r w:rsidRPr="004768E3">
        <w:t xml:space="preserve"> </w:t>
      </w:r>
      <w:proofErr w:type="spellStart"/>
      <w:r w:rsidRPr="004768E3">
        <w:t>inhibits</w:t>
      </w:r>
      <w:proofErr w:type="spellEnd"/>
      <w:r w:rsidRPr="004768E3">
        <w:t xml:space="preserve"> </w:t>
      </w:r>
      <w:proofErr w:type="spellStart"/>
      <w:r w:rsidRPr="004768E3">
        <w:t>cadmium-induced</w:t>
      </w:r>
      <w:proofErr w:type="spellEnd"/>
      <w:r w:rsidRPr="004768E3">
        <w:t xml:space="preserve"> </w:t>
      </w:r>
      <w:proofErr w:type="spellStart"/>
      <w:r w:rsidRPr="004768E3">
        <w:t>oxidative</w:t>
      </w:r>
      <w:proofErr w:type="spellEnd"/>
      <w:r w:rsidRPr="004768E3">
        <w:t xml:space="preserve"> </w:t>
      </w:r>
      <w:proofErr w:type="spellStart"/>
      <w:r w:rsidRPr="004768E3">
        <w:t>stress</w:t>
      </w:r>
      <w:proofErr w:type="spellEnd"/>
      <w:r w:rsidRPr="004768E3">
        <w:t xml:space="preserve"> in </w:t>
      </w:r>
      <w:proofErr w:type="spellStart"/>
      <w:r w:rsidRPr="004768E3">
        <w:t>rat</w:t>
      </w:r>
      <w:proofErr w:type="spellEnd"/>
      <w:r w:rsidRPr="004768E3">
        <w:t xml:space="preserve"> </w:t>
      </w:r>
      <w:proofErr w:type="spellStart"/>
      <w:r w:rsidRPr="004768E3">
        <w:t>submandibular</w:t>
      </w:r>
      <w:proofErr w:type="spellEnd"/>
      <w:r w:rsidRPr="004768E3">
        <w:t xml:space="preserve"> </w:t>
      </w:r>
      <w:proofErr w:type="spellStart"/>
      <w:r w:rsidRPr="004768E3">
        <w:t>saliva</w:t>
      </w:r>
      <w:proofErr w:type="spellEnd"/>
      <w:r w:rsidRPr="004768E3">
        <w:t xml:space="preserve">. </w:t>
      </w:r>
      <w:proofErr w:type="spellStart"/>
      <w:r w:rsidRPr="004768E3">
        <w:t>Comparative</w:t>
      </w:r>
      <w:proofErr w:type="spellEnd"/>
      <w:r w:rsidRPr="004768E3">
        <w:t xml:space="preserve"> </w:t>
      </w:r>
      <w:proofErr w:type="spellStart"/>
      <w:r w:rsidRPr="004768E3">
        <w:t>Biochemistry</w:t>
      </w:r>
      <w:proofErr w:type="spellEnd"/>
      <w:r w:rsidRPr="004768E3">
        <w:t xml:space="preserve"> </w:t>
      </w:r>
      <w:proofErr w:type="spellStart"/>
      <w:r w:rsidRPr="004768E3">
        <w:t>and</w:t>
      </w:r>
      <w:proofErr w:type="spellEnd"/>
      <w:r w:rsidRPr="004768E3">
        <w:t xml:space="preserve"> </w:t>
      </w:r>
      <w:proofErr w:type="spellStart"/>
      <w:r w:rsidRPr="004768E3">
        <w:t>Physiology</w:t>
      </w:r>
      <w:proofErr w:type="spellEnd"/>
      <w:r w:rsidRPr="004768E3">
        <w:t xml:space="preserve"> - </w:t>
      </w:r>
      <w:proofErr w:type="spellStart"/>
      <w:r w:rsidRPr="004768E3">
        <w:t>Part</w:t>
      </w:r>
      <w:proofErr w:type="spellEnd"/>
      <w:r w:rsidRPr="004768E3">
        <w:t xml:space="preserve"> C, 135, 331-336.</w:t>
      </w:r>
    </w:p>
    <w:p w:rsidR="0006429C" w:rsidRPr="004768E3" w:rsidRDefault="0006429C" w:rsidP="00905F60">
      <w:pPr>
        <w:ind w:left="709" w:hanging="709"/>
        <w:jc w:val="both"/>
      </w:pPr>
    </w:p>
    <w:p w:rsidR="00905F60" w:rsidRDefault="00905F60" w:rsidP="00905F60">
      <w:pPr>
        <w:ind w:left="709" w:hanging="709"/>
        <w:jc w:val="both"/>
      </w:pPr>
      <w:r w:rsidRPr="004768E3">
        <w:t>Akkuş, İ</w:t>
      </w:r>
      <w:proofErr w:type="gramStart"/>
      <w:r w:rsidRPr="004768E3">
        <w:t>.,</w:t>
      </w:r>
      <w:proofErr w:type="gramEnd"/>
      <w:r w:rsidRPr="004768E3">
        <w:t xml:space="preserve"> 1995. Serbest Radikaller ve </w:t>
      </w:r>
      <w:proofErr w:type="spellStart"/>
      <w:r w:rsidRPr="004768E3">
        <w:t>Fizyopatolojik</w:t>
      </w:r>
      <w:proofErr w:type="spellEnd"/>
      <w:r w:rsidRPr="004768E3">
        <w:t xml:space="preserve"> Etkileri. Mimoza Yayınları, Konya, Türkiye. </w:t>
      </w:r>
    </w:p>
    <w:p w:rsidR="0006429C" w:rsidRPr="004768E3" w:rsidRDefault="0006429C" w:rsidP="00905F60">
      <w:pPr>
        <w:ind w:left="709" w:hanging="709"/>
        <w:jc w:val="both"/>
      </w:pPr>
    </w:p>
    <w:p w:rsidR="00905F60" w:rsidRDefault="00905F60" w:rsidP="00905F60">
      <w:pPr>
        <w:ind w:left="709" w:hanging="709"/>
        <w:jc w:val="both"/>
      </w:pPr>
      <w:r w:rsidRPr="004768E3">
        <w:t>Akşit, H. ve Bildik A</w:t>
      </w:r>
      <w:proofErr w:type="gramStart"/>
      <w:r w:rsidRPr="004768E3">
        <w:t>.,</w:t>
      </w:r>
      <w:proofErr w:type="gramEnd"/>
      <w:r w:rsidRPr="004768E3">
        <w:t xml:space="preserve"> 2008. </w:t>
      </w:r>
      <w:proofErr w:type="spellStart"/>
      <w:r w:rsidRPr="004768E3">
        <w:t>Apoptozis</w:t>
      </w:r>
      <w:proofErr w:type="spellEnd"/>
      <w:r w:rsidRPr="004768E3">
        <w:t>. Yüzüncü Yıl Üniversitesi Veteriner Fakültesi Dergisi, 19 (1), 55-63.</w:t>
      </w:r>
    </w:p>
    <w:p w:rsidR="0006429C" w:rsidRPr="004768E3" w:rsidRDefault="0006429C" w:rsidP="00905F60">
      <w:pPr>
        <w:ind w:left="709" w:hanging="709"/>
        <w:jc w:val="both"/>
      </w:pPr>
    </w:p>
    <w:p w:rsidR="00905F60" w:rsidRDefault="00905F60" w:rsidP="00905F60">
      <w:pPr>
        <w:ind w:left="709" w:hanging="709"/>
        <w:jc w:val="both"/>
      </w:pPr>
      <w:r w:rsidRPr="004768E3">
        <w:t>Akyol, Ö</w:t>
      </w:r>
      <w:proofErr w:type="gramStart"/>
      <w:r w:rsidRPr="004768E3">
        <w:t>.,</w:t>
      </w:r>
      <w:proofErr w:type="gramEnd"/>
      <w:r w:rsidRPr="004768E3">
        <w:t xml:space="preserve"> 1994. Beyin Tümörlerinde Doku </w:t>
      </w:r>
      <w:proofErr w:type="spellStart"/>
      <w:r w:rsidRPr="004768E3">
        <w:t>Süperoksit</w:t>
      </w:r>
      <w:proofErr w:type="spellEnd"/>
      <w:r w:rsidRPr="004768E3">
        <w:t xml:space="preserve"> </w:t>
      </w:r>
      <w:proofErr w:type="spellStart"/>
      <w:r w:rsidRPr="004768E3">
        <w:t>Dismutaz</w:t>
      </w:r>
      <w:proofErr w:type="spellEnd"/>
      <w:r w:rsidRPr="004768E3">
        <w:t xml:space="preserve">, </w:t>
      </w:r>
      <w:proofErr w:type="spellStart"/>
      <w:r w:rsidRPr="004768E3">
        <w:t>Katalaz</w:t>
      </w:r>
      <w:proofErr w:type="spellEnd"/>
      <w:r w:rsidRPr="004768E3">
        <w:t xml:space="preserve"> ve </w:t>
      </w:r>
      <w:proofErr w:type="spellStart"/>
      <w:r w:rsidRPr="004768E3">
        <w:t>Glutatyon</w:t>
      </w:r>
      <w:proofErr w:type="spellEnd"/>
      <w:r w:rsidRPr="004768E3">
        <w:t xml:space="preserve"> </w:t>
      </w:r>
      <w:proofErr w:type="spellStart"/>
      <w:r w:rsidRPr="004768E3">
        <w:t>Peroksidaz</w:t>
      </w:r>
      <w:proofErr w:type="spellEnd"/>
      <w:r w:rsidRPr="004768E3">
        <w:t xml:space="preserve"> Aktiviteleri. Uzmanlık Tezi, Ankara Üniversitesi, Tıp Fakültesi, Biyokimya Anabilim Dalı, Ankara.</w:t>
      </w:r>
    </w:p>
    <w:p w:rsidR="0006429C" w:rsidRPr="004768E3" w:rsidRDefault="0006429C" w:rsidP="00905F60">
      <w:pPr>
        <w:ind w:left="709" w:hanging="709"/>
        <w:jc w:val="both"/>
      </w:pPr>
    </w:p>
    <w:p w:rsidR="00905F60" w:rsidRDefault="00905F60" w:rsidP="00905F60">
      <w:pPr>
        <w:ind w:left="709" w:hanging="709"/>
        <w:jc w:val="both"/>
      </w:pPr>
      <w:proofErr w:type="spellStart"/>
      <w:r w:rsidRPr="004768E3">
        <w:t>Altman</w:t>
      </w:r>
      <w:proofErr w:type="spellEnd"/>
      <w:r w:rsidRPr="004768E3">
        <w:t xml:space="preserve">, R. </w:t>
      </w:r>
      <w:proofErr w:type="spellStart"/>
      <w:r w:rsidRPr="004768E3">
        <w:t>and</w:t>
      </w:r>
      <w:proofErr w:type="spellEnd"/>
      <w:r w:rsidRPr="004768E3">
        <w:t xml:space="preserve"> </w:t>
      </w:r>
      <w:proofErr w:type="spellStart"/>
      <w:r w:rsidRPr="004768E3">
        <w:t>Sarg</w:t>
      </w:r>
      <w:proofErr w:type="spellEnd"/>
      <w:r w:rsidRPr="004768E3">
        <w:t xml:space="preserve"> M.J</w:t>
      </w:r>
      <w:proofErr w:type="gramStart"/>
      <w:r w:rsidRPr="004768E3">
        <w:t>.,</w:t>
      </w:r>
      <w:proofErr w:type="gramEnd"/>
      <w:r w:rsidRPr="004768E3">
        <w:t xml:space="preserve"> 1992. </w:t>
      </w:r>
      <w:proofErr w:type="spellStart"/>
      <w:r w:rsidRPr="004768E3">
        <w:t>The</w:t>
      </w:r>
      <w:proofErr w:type="spellEnd"/>
      <w:r w:rsidRPr="004768E3">
        <w:t xml:space="preserve"> </w:t>
      </w:r>
      <w:proofErr w:type="spellStart"/>
      <w:r w:rsidRPr="004768E3">
        <w:t>cancer</w:t>
      </w:r>
      <w:proofErr w:type="spellEnd"/>
      <w:r w:rsidRPr="004768E3">
        <w:t xml:space="preserve"> </w:t>
      </w:r>
      <w:proofErr w:type="spellStart"/>
      <w:r w:rsidRPr="004768E3">
        <w:t>dictionary</w:t>
      </w:r>
      <w:proofErr w:type="spellEnd"/>
      <w:r w:rsidRPr="004768E3">
        <w:t xml:space="preserve">. </w:t>
      </w:r>
      <w:proofErr w:type="spellStart"/>
      <w:r w:rsidRPr="004768E3">
        <w:t>Facts</w:t>
      </w:r>
      <w:proofErr w:type="spellEnd"/>
      <w:r w:rsidRPr="004768E3">
        <w:t xml:space="preserve"> on File, New York. </w:t>
      </w:r>
    </w:p>
    <w:p w:rsidR="009B0D86" w:rsidRPr="004768E3" w:rsidRDefault="009B0D86" w:rsidP="00905F60">
      <w:pPr>
        <w:ind w:left="709" w:hanging="709"/>
        <w:jc w:val="both"/>
      </w:pPr>
    </w:p>
    <w:p w:rsidR="00905F60" w:rsidRDefault="00905F60" w:rsidP="00905F60">
      <w:pPr>
        <w:ind w:left="709" w:hanging="709"/>
        <w:jc w:val="both"/>
      </w:pPr>
      <w:proofErr w:type="spellStart"/>
      <w:r w:rsidRPr="004768E3">
        <w:t>Ames</w:t>
      </w:r>
      <w:proofErr w:type="spellEnd"/>
      <w:r w:rsidRPr="004768E3">
        <w:t xml:space="preserve">, B.N. </w:t>
      </w:r>
      <w:proofErr w:type="spellStart"/>
      <w:r w:rsidRPr="004768E3">
        <w:t>and</w:t>
      </w:r>
      <w:proofErr w:type="spellEnd"/>
      <w:r w:rsidRPr="004768E3">
        <w:t xml:space="preserve"> Gold L.S</w:t>
      </w:r>
      <w:proofErr w:type="gramStart"/>
      <w:r w:rsidRPr="004768E3">
        <w:t>.,</w:t>
      </w:r>
      <w:proofErr w:type="gramEnd"/>
      <w:r w:rsidRPr="004768E3">
        <w:t xml:space="preserve"> 1992. </w:t>
      </w:r>
      <w:proofErr w:type="spellStart"/>
      <w:r w:rsidRPr="004768E3">
        <w:t>Animal</w:t>
      </w:r>
      <w:proofErr w:type="spellEnd"/>
      <w:r w:rsidRPr="004768E3">
        <w:t xml:space="preserve"> </w:t>
      </w:r>
      <w:proofErr w:type="spellStart"/>
      <w:r w:rsidRPr="004768E3">
        <w:t>cancer</w:t>
      </w:r>
      <w:proofErr w:type="spellEnd"/>
      <w:r w:rsidRPr="004768E3">
        <w:t xml:space="preserve"> </w:t>
      </w:r>
      <w:proofErr w:type="spellStart"/>
      <w:r w:rsidRPr="004768E3">
        <w:t>tests</w:t>
      </w:r>
      <w:proofErr w:type="spellEnd"/>
      <w:r w:rsidRPr="004768E3">
        <w:t xml:space="preserve"> </w:t>
      </w:r>
      <w:proofErr w:type="spellStart"/>
      <w:r w:rsidRPr="004768E3">
        <w:t>and</w:t>
      </w:r>
      <w:proofErr w:type="spellEnd"/>
      <w:r w:rsidRPr="004768E3">
        <w:t xml:space="preserve"> </w:t>
      </w:r>
      <w:proofErr w:type="spellStart"/>
      <w:r w:rsidRPr="004768E3">
        <w:t>cancer</w:t>
      </w:r>
      <w:proofErr w:type="spellEnd"/>
      <w:r w:rsidRPr="004768E3">
        <w:t xml:space="preserve"> </w:t>
      </w:r>
      <w:proofErr w:type="spellStart"/>
      <w:r w:rsidRPr="004768E3">
        <w:t>prevention</w:t>
      </w:r>
      <w:proofErr w:type="spellEnd"/>
      <w:r w:rsidRPr="004768E3">
        <w:t xml:space="preserve">. </w:t>
      </w:r>
      <w:proofErr w:type="spellStart"/>
      <w:r w:rsidRPr="004768E3">
        <w:t>National</w:t>
      </w:r>
      <w:proofErr w:type="spellEnd"/>
      <w:r w:rsidRPr="004768E3">
        <w:t xml:space="preserve"> </w:t>
      </w:r>
      <w:proofErr w:type="spellStart"/>
      <w:r w:rsidRPr="004768E3">
        <w:t>Cancer</w:t>
      </w:r>
      <w:proofErr w:type="spellEnd"/>
      <w:r w:rsidRPr="004768E3">
        <w:t xml:space="preserve"> </w:t>
      </w:r>
      <w:proofErr w:type="spellStart"/>
      <w:r w:rsidRPr="004768E3">
        <w:t>Institute</w:t>
      </w:r>
      <w:proofErr w:type="spellEnd"/>
      <w:r w:rsidRPr="004768E3">
        <w:t xml:space="preserve"> </w:t>
      </w:r>
      <w:proofErr w:type="spellStart"/>
      <w:r w:rsidRPr="004768E3">
        <w:t>Monograph</w:t>
      </w:r>
      <w:proofErr w:type="spellEnd"/>
      <w:r w:rsidRPr="004768E3">
        <w:t>, 12, 125-132.</w:t>
      </w:r>
    </w:p>
    <w:p w:rsidR="0006429C" w:rsidRPr="004768E3" w:rsidRDefault="0006429C" w:rsidP="00905F60">
      <w:pPr>
        <w:ind w:left="709" w:hanging="709"/>
        <w:jc w:val="both"/>
      </w:pPr>
    </w:p>
    <w:p w:rsidR="00905F60" w:rsidRDefault="00905F60" w:rsidP="00905F60">
      <w:pPr>
        <w:ind w:left="709" w:hanging="709"/>
        <w:jc w:val="both"/>
      </w:pPr>
      <w:bookmarkStart w:id="4" w:name="P8_228"/>
      <w:bookmarkEnd w:id="4"/>
      <w:proofErr w:type="spellStart"/>
      <w:r w:rsidRPr="004768E3">
        <w:t>Andreeff</w:t>
      </w:r>
      <w:proofErr w:type="spellEnd"/>
      <w:r w:rsidRPr="004768E3">
        <w:t>, M</w:t>
      </w:r>
      <w:proofErr w:type="gramStart"/>
      <w:r w:rsidRPr="004768E3">
        <w:t>.,</w:t>
      </w:r>
      <w:proofErr w:type="gramEnd"/>
      <w:r w:rsidRPr="004768E3">
        <w:t xml:space="preserve"> </w:t>
      </w:r>
      <w:proofErr w:type="spellStart"/>
      <w:r w:rsidRPr="004768E3">
        <w:t>Goodrich</w:t>
      </w:r>
      <w:proofErr w:type="spellEnd"/>
      <w:r w:rsidRPr="004768E3">
        <w:t xml:space="preserve"> D.W. </w:t>
      </w:r>
      <w:proofErr w:type="spellStart"/>
      <w:r w:rsidRPr="004768E3">
        <w:t>and</w:t>
      </w:r>
      <w:proofErr w:type="spellEnd"/>
      <w:r w:rsidRPr="004768E3">
        <w:t xml:space="preserve"> </w:t>
      </w:r>
      <w:proofErr w:type="spellStart"/>
      <w:r w:rsidRPr="004768E3">
        <w:t>Pardee</w:t>
      </w:r>
      <w:proofErr w:type="spellEnd"/>
      <w:r w:rsidRPr="004768E3">
        <w:t xml:space="preserve"> A.B., 2000. Cell </w:t>
      </w:r>
      <w:proofErr w:type="spellStart"/>
      <w:r w:rsidRPr="004768E3">
        <w:t>proliferation</w:t>
      </w:r>
      <w:proofErr w:type="spellEnd"/>
      <w:r w:rsidRPr="004768E3">
        <w:t xml:space="preserve">, </w:t>
      </w:r>
      <w:proofErr w:type="spellStart"/>
      <w:r w:rsidRPr="004768E3">
        <w:t>differentiation</w:t>
      </w:r>
      <w:proofErr w:type="spellEnd"/>
      <w:r w:rsidRPr="004768E3">
        <w:t xml:space="preserve">, </w:t>
      </w:r>
      <w:proofErr w:type="spellStart"/>
      <w:r w:rsidRPr="004768E3">
        <w:t>and</w:t>
      </w:r>
      <w:proofErr w:type="spellEnd"/>
      <w:r w:rsidRPr="004768E3">
        <w:t xml:space="preserve"> </w:t>
      </w:r>
      <w:proofErr w:type="spellStart"/>
      <w:r w:rsidRPr="004768E3">
        <w:t>apoptosis</w:t>
      </w:r>
      <w:proofErr w:type="spellEnd"/>
      <w:r w:rsidRPr="004768E3">
        <w:t xml:space="preserve">. </w:t>
      </w:r>
      <w:proofErr w:type="spellStart"/>
      <w:r w:rsidRPr="004768E3">
        <w:t>Cancer</w:t>
      </w:r>
      <w:proofErr w:type="spellEnd"/>
      <w:r w:rsidRPr="004768E3">
        <w:t xml:space="preserve"> </w:t>
      </w:r>
      <w:proofErr w:type="spellStart"/>
      <w:r w:rsidRPr="004768E3">
        <w:t>Medicine</w:t>
      </w:r>
      <w:proofErr w:type="spellEnd"/>
      <w:r w:rsidRPr="004768E3">
        <w:t xml:space="preserve">, e.5, R. C. </w:t>
      </w:r>
      <w:proofErr w:type="spellStart"/>
      <w:r w:rsidRPr="004768E3">
        <w:t>Bast</w:t>
      </w:r>
      <w:proofErr w:type="spellEnd"/>
      <w:r w:rsidRPr="004768E3">
        <w:t xml:space="preserve"> (Ed.), B. C. </w:t>
      </w:r>
      <w:proofErr w:type="spellStart"/>
      <w:r w:rsidRPr="004768E3">
        <w:t>Decker</w:t>
      </w:r>
      <w:proofErr w:type="spellEnd"/>
      <w:r w:rsidRPr="004768E3">
        <w:t xml:space="preserve"> </w:t>
      </w:r>
      <w:proofErr w:type="spellStart"/>
      <w:r w:rsidRPr="004768E3">
        <w:t>Inc</w:t>
      </w:r>
      <w:proofErr w:type="spellEnd"/>
      <w:proofErr w:type="gramStart"/>
      <w:r w:rsidRPr="004768E3">
        <w:t>.,</w:t>
      </w:r>
      <w:proofErr w:type="gramEnd"/>
      <w:r w:rsidRPr="004768E3">
        <w:t xml:space="preserve"> </w:t>
      </w:r>
      <w:proofErr w:type="spellStart"/>
      <w:r w:rsidRPr="004768E3">
        <w:t>London</w:t>
      </w:r>
      <w:proofErr w:type="spellEnd"/>
      <w:r w:rsidRPr="004768E3">
        <w:t>, UK, 17-19, 24-26.</w:t>
      </w:r>
    </w:p>
    <w:p w:rsidR="0006429C" w:rsidRPr="004768E3" w:rsidRDefault="0006429C" w:rsidP="00905F60">
      <w:pPr>
        <w:ind w:left="709" w:hanging="709"/>
        <w:jc w:val="both"/>
      </w:pPr>
    </w:p>
    <w:p w:rsidR="00905F60" w:rsidRDefault="00905F60" w:rsidP="00905F60">
      <w:pPr>
        <w:ind w:left="709" w:hanging="709"/>
        <w:jc w:val="both"/>
      </w:pPr>
      <w:proofErr w:type="spellStart"/>
      <w:r w:rsidRPr="004768E3">
        <w:t>Anonymus</w:t>
      </w:r>
      <w:proofErr w:type="spellEnd"/>
      <w:r w:rsidRPr="004768E3">
        <w:t xml:space="preserve">, 1993. </w:t>
      </w:r>
      <w:proofErr w:type="spellStart"/>
      <w:r w:rsidRPr="004768E3">
        <w:t>Harper’in</w:t>
      </w:r>
      <w:proofErr w:type="spellEnd"/>
      <w:r w:rsidRPr="004768E3">
        <w:t xml:space="preserve"> Biyokimyası. </w:t>
      </w:r>
      <w:proofErr w:type="spellStart"/>
      <w:r w:rsidRPr="004768E3">
        <w:t>Murray</w:t>
      </w:r>
      <w:proofErr w:type="spellEnd"/>
      <w:r w:rsidRPr="004768E3">
        <w:t xml:space="preserve"> K.R</w:t>
      </w:r>
      <w:proofErr w:type="gramStart"/>
      <w:r w:rsidRPr="004768E3">
        <w:t>.,</w:t>
      </w:r>
      <w:proofErr w:type="gramEnd"/>
      <w:r w:rsidRPr="004768E3">
        <w:t xml:space="preserve"> </w:t>
      </w:r>
      <w:proofErr w:type="spellStart"/>
      <w:r w:rsidRPr="004768E3">
        <w:t>Granner</w:t>
      </w:r>
      <w:proofErr w:type="spellEnd"/>
      <w:r w:rsidRPr="004768E3">
        <w:t xml:space="preserve"> K.D., </w:t>
      </w:r>
      <w:proofErr w:type="spellStart"/>
      <w:r w:rsidRPr="004768E3">
        <w:t>Mayes</w:t>
      </w:r>
      <w:proofErr w:type="spellEnd"/>
      <w:r w:rsidRPr="004768E3">
        <w:t xml:space="preserve"> P.A. </w:t>
      </w:r>
      <w:proofErr w:type="spellStart"/>
      <w:r w:rsidRPr="004768E3">
        <w:t>and</w:t>
      </w:r>
      <w:proofErr w:type="spellEnd"/>
      <w:r w:rsidRPr="004768E3">
        <w:t xml:space="preserve"> </w:t>
      </w:r>
      <w:proofErr w:type="spellStart"/>
      <w:r w:rsidRPr="004768E3">
        <w:t>Rodwell</w:t>
      </w:r>
      <w:proofErr w:type="spellEnd"/>
      <w:r w:rsidRPr="004768E3">
        <w:t xml:space="preserve"> V.W. Çevirenler Menteş G. ve Ersöz B. Barış Kitabevi, İstanbul.</w:t>
      </w:r>
    </w:p>
    <w:p w:rsidR="0006429C" w:rsidRPr="004768E3" w:rsidRDefault="0006429C" w:rsidP="00905F60">
      <w:pPr>
        <w:ind w:left="709" w:hanging="709"/>
        <w:jc w:val="both"/>
      </w:pPr>
    </w:p>
    <w:p w:rsidR="00905F60" w:rsidRDefault="00905F60" w:rsidP="00905F60">
      <w:pPr>
        <w:ind w:left="709" w:hanging="709"/>
        <w:jc w:val="both"/>
      </w:pPr>
      <w:proofErr w:type="spellStart"/>
      <w:r w:rsidRPr="004768E3">
        <w:t>Aristatile</w:t>
      </w:r>
      <w:proofErr w:type="spellEnd"/>
      <w:r w:rsidRPr="004768E3">
        <w:t>, B</w:t>
      </w:r>
      <w:proofErr w:type="gramStart"/>
      <w:r w:rsidRPr="004768E3">
        <w:t>.,</w:t>
      </w:r>
      <w:proofErr w:type="gramEnd"/>
      <w:r w:rsidRPr="004768E3">
        <w:t xml:space="preserve"> Al-</w:t>
      </w:r>
      <w:proofErr w:type="spellStart"/>
      <w:r w:rsidRPr="004768E3">
        <w:t>Numair</w:t>
      </w:r>
      <w:proofErr w:type="spellEnd"/>
      <w:r w:rsidRPr="004768E3">
        <w:t xml:space="preserve"> K.S., Al-</w:t>
      </w:r>
      <w:proofErr w:type="spellStart"/>
      <w:r w:rsidRPr="004768E3">
        <w:t>Assaf</w:t>
      </w:r>
      <w:proofErr w:type="spellEnd"/>
      <w:r w:rsidRPr="004768E3">
        <w:t xml:space="preserve"> A.H., </w:t>
      </w:r>
      <w:proofErr w:type="spellStart"/>
      <w:r w:rsidRPr="004768E3">
        <w:t>Veeramani</w:t>
      </w:r>
      <w:proofErr w:type="spellEnd"/>
      <w:r w:rsidRPr="004768E3">
        <w:t xml:space="preserve"> C. </w:t>
      </w:r>
      <w:proofErr w:type="spellStart"/>
      <w:r w:rsidRPr="004768E3">
        <w:t>and</w:t>
      </w:r>
      <w:proofErr w:type="spellEnd"/>
      <w:r w:rsidRPr="004768E3">
        <w:t xml:space="preserve"> </w:t>
      </w:r>
      <w:proofErr w:type="spellStart"/>
      <w:r w:rsidRPr="004768E3">
        <w:t>Viswanathan</w:t>
      </w:r>
      <w:proofErr w:type="spellEnd"/>
      <w:r w:rsidRPr="004768E3">
        <w:t xml:space="preserve"> P.K., (2015) (in </w:t>
      </w:r>
      <w:proofErr w:type="spellStart"/>
      <w:r w:rsidRPr="004768E3">
        <w:t>press</w:t>
      </w:r>
      <w:proofErr w:type="spellEnd"/>
      <w:r w:rsidRPr="004768E3">
        <w:t xml:space="preserve">). </w:t>
      </w:r>
      <w:proofErr w:type="spellStart"/>
      <w:r w:rsidRPr="004768E3">
        <w:t>Protective</w:t>
      </w:r>
      <w:proofErr w:type="spellEnd"/>
      <w:r w:rsidRPr="004768E3">
        <w:t xml:space="preserve"> </w:t>
      </w:r>
      <w:proofErr w:type="spellStart"/>
      <w:r w:rsidRPr="004768E3">
        <w:t>effect</w:t>
      </w:r>
      <w:proofErr w:type="spellEnd"/>
      <w:r w:rsidRPr="004768E3">
        <w:t xml:space="preserve"> of </w:t>
      </w:r>
      <w:proofErr w:type="spellStart"/>
      <w:r w:rsidRPr="004768E3">
        <w:t>carvacrol</w:t>
      </w:r>
      <w:proofErr w:type="spellEnd"/>
      <w:r w:rsidRPr="004768E3">
        <w:t xml:space="preserve"> on </w:t>
      </w:r>
      <w:proofErr w:type="spellStart"/>
      <w:r w:rsidRPr="004768E3">
        <w:t>oxidative</w:t>
      </w:r>
      <w:proofErr w:type="spellEnd"/>
      <w:r w:rsidRPr="004768E3">
        <w:t xml:space="preserve"> </w:t>
      </w:r>
      <w:proofErr w:type="spellStart"/>
      <w:r w:rsidRPr="004768E3">
        <w:t>stress</w:t>
      </w:r>
      <w:proofErr w:type="spellEnd"/>
      <w:r w:rsidRPr="004768E3">
        <w:t xml:space="preserve"> </w:t>
      </w:r>
      <w:proofErr w:type="spellStart"/>
      <w:r w:rsidRPr="004768E3">
        <w:t>and</w:t>
      </w:r>
      <w:proofErr w:type="spellEnd"/>
      <w:r w:rsidRPr="004768E3">
        <w:t xml:space="preserve"> </w:t>
      </w:r>
      <w:proofErr w:type="spellStart"/>
      <w:r w:rsidRPr="004768E3">
        <w:t>cellular</w:t>
      </w:r>
      <w:proofErr w:type="spellEnd"/>
      <w:r w:rsidRPr="004768E3">
        <w:t xml:space="preserve"> DNA </w:t>
      </w:r>
      <w:proofErr w:type="spellStart"/>
      <w:r w:rsidRPr="004768E3">
        <w:t>damage</w:t>
      </w:r>
      <w:proofErr w:type="spellEnd"/>
      <w:r w:rsidRPr="004768E3">
        <w:t xml:space="preserve"> </w:t>
      </w:r>
      <w:proofErr w:type="spellStart"/>
      <w:r w:rsidRPr="004768E3">
        <w:t>induced</w:t>
      </w:r>
      <w:proofErr w:type="spellEnd"/>
      <w:r w:rsidRPr="004768E3">
        <w:t xml:space="preserve"> </w:t>
      </w:r>
      <w:proofErr w:type="spellStart"/>
      <w:r w:rsidRPr="004768E3">
        <w:t>by</w:t>
      </w:r>
      <w:proofErr w:type="spellEnd"/>
      <w:r w:rsidRPr="004768E3">
        <w:t xml:space="preserve"> UVB </w:t>
      </w:r>
      <w:proofErr w:type="spellStart"/>
      <w:r w:rsidRPr="004768E3">
        <w:t>irradiation</w:t>
      </w:r>
      <w:proofErr w:type="spellEnd"/>
      <w:r w:rsidRPr="004768E3">
        <w:t xml:space="preserve"> in </w:t>
      </w:r>
      <w:proofErr w:type="spellStart"/>
      <w:r w:rsidRPr="004768E3">
        <w:t>human</w:t>
      </w:r>
      <w:proofErr w:type="spellEnd"/>
      <w:r w:rsidRPr="004768E3">
        <w:t xml:space="preserve"> </w:t>
      </w:r>
      <w:proofErr w:type="spellStart"/>
      <w:r w:rsidRPr="004768E3">
        <w:t>peripheral</w:t>
      </w:r>
      <w:proofErr w:type="spellEnd"/>
      <w:r w:rsidRPr="004768E3">
        <w:t xml:space="preserve"> </w:t>
      </w:r>
      <w:proofErr w:type="spellStart"/>
      <w:r w:rsidRPr="004768E3">
        <w:t>lymphocytes</w:t>
      </w:r>
      <w:proofErr w:type="spellEnd"/>
      <w:r w:rsidRPr="004768E3">
        <w:t xml:space="preserve">. </w:t>
      </w:r>
      <w:proofErr w:type="spellStart"/>
      <w:r w:rsidRPr="004768E3">
        <w:t>Journal</w:t>
      </w:r>
      <w:proofErr w:type="spellEnd"/>
      <w:r w:rsidRPr="004768E3">
        <w:t xml:space="preserve"> of </w:t>
      </w:r>
      <w:proofErr w:type="spellStart"/>
      <w:r w:rsidRPr="004768E3">
        <w:t>Biochemical</w:t>
      </w:r>
      <w:proofErr w:type="spellEnd"/>
      <w:r w:rsidRPr="004768E3">
        <w:t xml:space="preserve"> </w:t>
      </w:r>
      <w:proofErr w:type="spellStart"/>
      <w:r w:rsidRPr="004768E3">
        <w:t>and</w:t>
      </w:r>
      <w:proofErr w:type="spellEnd"/>
      <w:r w:rsidRPr="004768E3">
        <w:t xml:space="preserve"> </w:t>
      </w:r>
      <w:proofErr w:type="spellStart"/>
      <w:r w:rsidRPr="004768E3">
        <w:t>Molecular</w:t>
      </w:r>
      <w:proofErr w:type="spellEnd"/>
      <w:r w:rsidRPr="004768E3">
        <w:t xml:space="preserve"> </w:t>
      </w:r>
      <w:proofErr w:type="spellStart"/>
      <w:r w:rsidRPr="004768E3">
        <w:t>Toxicology</w:t>
      </w:r>
      <w:proofErr w:type="spellEnd"/>
      <w:r w:rsidRPr="004768E3">
        <w:t>, (DOI: 10.1002/jbt.20355).</w:t>
      </w:r>
    </w:p>
    <w:p w:rsidR="0006429C" w:rsidRPr="004768E3" w:rsidRDefault="0006429C" w:rsidP="00905F60">
      <w:pPr>
        <w:ind w:left="709" w:hanging="709"/>
        <w:jc w:val="both"/>
      </w:pPr>
    </w:p>
    <w:p w:rsidR="00905F60" w:rsidRDefault="00905F60" w:rsidP="00905F60">
      <w:pPr>
        <w:ind w:left="709" w:hanging="709"/>
        <w:jc w:val="both"/>
      </w:pPr>
      <w:r w:rsidRPr="004768E3">
        <w:t>Atmaca, G</w:t>
      </w:r>
      <w:proofErr w:type="gramStart"/>
      <w:r w:rsidRPr="004768E3">
        <w:t>.,</w:t>
      </w:r>
      <w:proofErr w:type="gramEnd"/>
      <w:r w:rsidRPr="004768E3">
        <w:t xml:space="preserve"> 2003. Sarımsağın ve bazı </w:t>
      </w:r>
      <w:proofErr w:type="spellStart"/>
      <w:r w:rsidRPr="004768E3">
        <w:t>tiol</w:t>
      </w:r>
      <w:proofErr w:type="spellEnd"/>
      <w:r w:rsidRPr="004768E3">
        <w:t xml:space="preserve"> içeren bazı bileşiklerin </w:t>
      </w:r>
      <w:proofErr w:type="spellStart"/>
      <w:r w:rsidRPr="004768E3">
        <w:t>antioksidatif</w:t>
      </w:r>
      <w:proofErr w:type="spellEnd"/>
      <w:r w:rsidRPr="004768E3">
        <w:t xml:space="preserve"> etkileri. Trakya Üniversitesi Tıp Fakültesi Dergisi, 20 (1-3), 54-60.</w:t>
      </w:r>
    </w:p>
    <w:p w:rsidR="0006429C" w:rsidRPr="004768E3" w:rsidRDefault="0006429C" w:rsidP="00905F60">
      <w:pPr>
        <w:ind w:left="709" w:hanging="709"/>
        <w:jc w:val="both"/>
      </w:pPr>
    </w:p>
    <w:p w:rsidR="00905F60" w:rsidRPr="00806BD6" w:rsidRDefault="00905F60" w:rsidP="00905F60">
      <w:pPr>
        <w:ind w:left="709" w:hanging="709"/>
        <w:jc w:val="both"/>
      </w:pPr>
      <w:r w:rsidRPr="004768E3">
        <w:t>Bahçeci, Z</w:t>
      </w:r>
      <w:proofErr w:type="gramStart"/>
      <w:r w:rsidRPr="004768E3">
        <w:t>.,</w:t>
      </w:r>
      <w:proofErr w:type="gramEnd"/>
      <w:r w:rsidRPr="004768E3">
        <w:t xml:space="preserve"> 2002. Moleküler Biyoloji. Öğrenci Kitabevi, Kırşehir.</w:t>
      </w:r>
    </w:p>
    <w:p w:rsidR="003F178F" w:rsidRDefault="003F178F" w:rsidP="00905F60">
      <w:pPr>
        <w:ind w:left="709" w:hanging="709"/>
        <w:sectPr w:rsidR="003F178F" w:rsidSect="00905F60">
          <w:headerReference w:type="even" r:id="rId46"/>
          <w:headerReference w:type="default" r:id="rId47"/>
          <w:footerReference w:type="even" r:id="rId48"/>
          <w:headerReference w:type="first" r:id="rId49"/>
          <w:footerReference w:type="first" r:id="rId50"/>
          <w:pgSz w:w="11906" w:h="16838"/>
          <w:pgMar w:top="1418" w:right="1134" w:bottom="1418" w:left="2268" w:header="708" w:footer="708" w:gutter="0"/>
          <w:cols w:space="708"/>
          <w:docGrid w:linePitch="360"/>
        </w:sectPr>
      </w:pPr>
    </w:p>
    <w:p w:rsidR="00905F60" w:rsidRPr="00D6625F" w:rsidRDefault="003F178F" w:rsidP="00D6625F">
      <w:pPr>
        <w:pStyle w:val="Balk1"/>
      </w:pPr>
      <w:r w:rsidRPr="00D6625F">
        <w:lastRenderedPageBreak/>
        <w:t>EKLER</w:t>
      </w:r>
    </w:p>
    <w:p w:rsidR="003F178F" w:rsidRDefault="003F178F" w:rsidP="003F178F">
      <w:pPr>
        <w:spacing w:after="480" w:line="360" w:lineRule="auto"/>
        <w:ind w:left="773" w:hangingChars="322" w:hanging="773"/>
        <w:rPr>
          <w:b/>
        </w:rPr>
      </w:pPr>
      <w:r>
        <w:rPr>
          <w:b/>
        </w:rPr>
        <w:t>EK-1</w:t>
      </w:r>
    </w:p>
    <w:p w:rsidR="003F178F" w:rsidRDefault="003F178F" w:rsidP="003F178F">
      <w:pPr>
        <w:rPr>
          <w:b/>
        </w:rPr>
      </w:pPr>
    </w:p>
    <w:p w:rsidR="003F178F" w:rsidRDefault="003F178F" w:rsidP="003F178F">
      <w:pPr>
        <w:rPr>
          <w:b/>
        </w:rPr>
      </w:pPr>
    </w:p>
    <w:p w:rsidR="003F178F" w:rsidRDefault="003F178F" w:rsidP="003F178F">
      <w:pPr>
        <w:rPr>
          <w:b/>
        </w:rPr>
      </w:pPr>
    </w:p>
    <w:p w:rsidR="003F178F" w:rsidRDefault="003F178F" w:rsidP="003F178F">
      <w:pPr>
        <w:rPr>
          <w:b/>
        </w:rPr>
      </w:pPr>
    </w:p>
    <w:p w:rsidR="003F178F" w:rsidRDefault="003F178F" w:rsidP="003F178F"/>
    <w:p w:rsidR="00905F60" w:rsidRDefault="00905F60" w:rsidP="00267B44">
      <w:pPr>
        <w:tabs>
          <w:tab w:val="left" w:pos="2057"/>
          <w:tab w:val="left" w:pos="2244"/>
        </w:tabs>
        <w:spacing w:line="360" w:lineRule="auto"/>
        <w:ind w:left="993" w:hanging="993"/>
        <w:jc w:val="center"/>
        <w:rPr>
          <w:b/>
        </w:rPr>
        <w:sectPr w:rsidR="00905F60" w:rsidSect="00905F60">
          <w:pgSz w:w="11906" w:h="16838"/>
          <w:pgMar w:top="1418" w:right="1134" w:bottom="1418" w:left="2268" w:header="708" w:footer="708" w:gutter="0"/>
          <w:cols w:space="708"/>
          <w:docGrid w:linePitch="360"/>
        </w:sectPr>
      </w:pPr>
    </w:p>
    <w:p w:rsidR="00905F60" w:rsidRPr="00D6625F" w:rsidRDefault="00905F60" w:rsidP="00D6625F">
      <w:pPr>
        <w:pStyle w:val="Balk1"/>
      </w:pPr>
      <w:r w:rsidRPr="00D6625F">
        <w:lastRenderedPageBreak/>
        <w:t>ÖZGEÇMİŞ</w:t>
      </w:r>
    </w:p>
    <w:p w:rsidR="00905F60" w:rsidRPr="004768E3" w:rsidRDefault="00905F60" w:rsidP="00905F60">
      <w:pPr>
        <w:pStyle w:val="Default"/>
        <w:spacing w:line="360" w:lineRule="auto"/>
        <w:rPr>
          <w:b/>
          <w:bCs/>
          <w:u w:val="single"/>
        </w:rPr>
      </w:pPr>
      <w:r w:rsidRPr="004768E3">
        <w:rPr>
          <w:b/>
          <w:bCs/>
          <w:u w:val="single"/>
        </w:rPr>
        <w:t>Kişisel Bilgiler</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83"/>
        <w:gridCol w:w="5664"/>
      </w:tblGrid>
      <w:tr w:rsidR="00905F60" w:rsidRPr="00905F60" w:rsidTr="00905F60">
        <w:tc>
          <w:tcPr>
            <w:tcW w:w="2547" w:type="dxa"/>
          </w:tcPr>
          <w:p w:rsidR="00905F60" w:rsidRPr="00905F60" w:rsidRDefault="00420C0D" w:rsidP="00905F60">
            <w:pPr>
              <w:pStyle w:val="Default"/>
              <w:spacing w:line="360" w:lineRule="auto"/>
            </w:pPr>
            <w:r>
              <w:t>Adı-Soyadı</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p>
        </w:tc>
      </w:tr>
      <w:tr w:rsidR="00905F60" w:rsidRPr="00905F60" w:rsidTr="00905F60">
        <w:tc>
          <w:tcPr>
            <w:tcW w:w="2547" w:type="dxa"/>
          </w:tcPr>
          <w:p w:rsidR="00905F60" w:rsidRPr="00905F60" w:rsidRDefault="00905F60" w:rsidP="00905F60">
            <w:pPr>
              <w:pStyle w:val="Default"/>
              <w:spacing w:line="360" w:lineRule="auto"/>
            </w:pPr>
            <w:r>
              <w:t>Uyruğu</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p>
        </w:tc>
      </w:tr>
      <w:tr w:rsidR="00905F60" w:rsidRPr="00905F60" w:rsidTr="00905F60">
        <w:tc>
          <w:tcPr>
            <w:tcW w:w="2547" w:type="dxa"/>
          </w:tcPr>
          <w:p w:rsidR="00905F60" w:rsidRPr="00905F60" w:rsidRDefault="00905F60" w:rsidP="00905F60">
            <w:pPr>
              <w:pStyle w:val="Default"/>
              <w:spacing w:line="360" w:lineRule="auto"/>
            </w:pPr>
            <w:r>
              <w:t>Doğum Tarihi ve Yeri</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p>
        </w:tc>
      </w:tr>
      <w:tr w:rsidR="00905F60" w:rsidRPr="00905F60" w:rsidTr="00905F60">
        <w:tc>
          <w:tcPr>
            <w:tcW w:w="2547" w:type="dxa"/>
          </w:tcPr>
          <w:p w:rsidR="00905F60" w:rsidRPr="00905F60" w:rsidRDefault="00905F60" w:rsidP="00905F60">
            <w:pPr>
              <w:pStyle w:val="Default"/>
              <w:spacing w:line="360" w:lineRule="auto"/>
            </w:pPr>
            <w:r w:rsidRPr="00905F60">
              <w:t>Medeni Hali</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p>
        </w:tc>
      </w:tr>
      <w:tr w:rsidR="00905F60" w:rsidRPr="00905F60" w:rsidTr="00905F60">
        <w:tc>
          <w:tcPr>
            <w:tcW w:w="2547" w:type="dxa"/>
          </w:tcPr>
          <w:p w:rsidR="00905F60" w:rsidRPr="00905F60" w:rsidRDefault="00905F60" w:rsidP="00905F60">
            <w:pPr>
              <w:pStyle w:val="Default"/>
              <w:spacing w:line="360" w:lineRule="auto"/>
            </w:pPr>
            <w:r>
              <w:t>Telefon</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r w:rsidRPr="00905F60">
              <w:t>+90</w:t>
            </w:r>
          </w:p>
        </w:tc>
      </w:tr>
      <w:tr w:rsidR="00905F60" w:rsidRPr="00905F60" w:rsidTr="00905F60">
        <w:tc>
          <w:tcPr>
            <w:tcW w:w="2547" w:type="dxa"/>
          </w:tcPr>
          <w:p w:rsidR="00905F60" w:rsidRPr="00905F60" w:rsidRDefault="00905F60" w:rsidP="00905F60">
            <w:pPr>
              <w:pStyle w:val="Default"/>
              <w:spacing w:line="360" w:lineRule="auto"/>
            </w:pPr>
            <w:proofErr w:type="gramStart"/>
            <w:r>
              <w:t>e</w:t>
            </w:r>
            <w:proofErr w:type="gramEnd"/>
            <w:r>
              <w:t>–mail</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p>
        </w:tc>
      </w:tr>
    </w:tbl>
    <w:p w:rsidR="00905F60" w:rsidRPr="004768E3" w:rsidRDefault="00905F60" w:rsidP="00905F60">
      <w:pPr>
        <w:pStyle w:val="Default"/>
        <w:spacing w:line="360" w:lineRule="auto"/>
        <w:rPr>
          <w:b/>
        </w:rPr>
      </w:pPr>
    </w:p>
    <w:p w:rsidR="00905F60" w:rsidRPr="004768E3" w:rsidRDefault="00905F60" w:rsidP="00905F60">
      <w:pPr>
        <w:pStyle w:val="Default"/>
        <w:spacing w:line="360" w:lineRule="auto"/>
        <w:rPr>
          <w:b/>
          <w:u w:val="single"/>
        </w:rPr>
      </w:pPr>
      <w:r w:rsidRPr="004768E3">
        <w:rPr>
          <w:b/>
          <w:u w:val="single"/>
        </w:rPr>
        <w:t>Eğitim</w:t>
      </w:r>
    </w:p>
    <w:p w:rsidR="00905F60" w:rsidRPr="004768E3" w:rsidRDefault="00905F60" w:rsidP="00905F60">
      <w:pPr>
        <w:pStyle w:val="Default"/>
        <w:spacing w:line="360" w:lineRule="auto"/>
        <w:rPr>
          <w:b/>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2856"/>
        <w:gridCol w:w="2846"/>
      </w:tblGrid>
      <w:tr w:rsidR="00905F60" w:rsidRPr="004768E3" w:rsidTr="00905F60">
        <w:tc>
          <w:tcPr>
            <w:tcW w:w="3070" w:type="dxa"/>
          </w:tcPr>
          <w:p w:rsidR="00905F60" w:rsidRPr="004768E3" w:rsidRDefault="00905F60" w:rsidP="00905F60">
            <w:pPr>
              <w:pStyle w:val="Default"/>
              <w:spacing w:line="360" w:lineRule="auto"/>
              <w:rPr>
                <w:b/>
              </w:rPr>
            </w:pPr>
            <w:r w:rsidRPr="004768E3">
              <w:rPr>
                <w:b/>
              </w:rPr>
              <w:t>Derece</w:t>
            </w:r>
          </w:p>
        </w:tc>
        <w:tc>
          <w:tcPr>
            <w:tcW w:w="3071" w:type="dxa"/>
          </w:tcPr>
          <w:p w:rsidR="00905F60" w:rsidRPr="004768E3" w:rsidRDefault="00905F60" w:rsidP="00905F60">
            <w:pPr>
              <w:pStyle w:val="Default"/>
              <w:spacing w:line="360" w:lineRule="auto"/>
              <w:rPr>
                <w:b/>
              </w:rPr>
            </w:pPr>
            <w:r w:rsidRPr="004768E3">
              <w:rPr>
                <w:b/>
              </w:rPr>
              <w:t>Üniversite</w:t>
            </w:r>
          </w:p>
        </w:tc>
        <w:tc>
          <w:tcPr>
            <w:tcW w:w="3071" w:type="dxa"/>
          </w:tcPr>
          <w:p w:rsidR="00905F60" w:rsidRPr="004768E3" w:rsidRDefault="00905F60" w:rsidP="00905F60">
            <w:pPr>
              <w:pStyle w:val="Default"/>
              <w:spacing w:line="360" w:lineRule="auto"/>
              <w:rPr>
                <w:b/>
              </w:rPr>
            </w:pPr>
            <w:r w:rsidRPr="004768E3">
              <w:rPr>
                <w:b/>
              </w:rPr>
              <w:t>Mezuniyet Yılı</w:t>
            </w:r>
          </w:p>
        </w:tc>
      </w:tr>
      <w:tr w:rsidR="00905F60" w:rsidRPr="004768E3" w:rsidTr="00905F60">
        <w:tc>
          <w:tcPr>
            <w:tcW w:w="3070" w:type="dxa"/>
          </w:tcPr>
          <w:p w:rsidR="00905F60" w:rsidRPr="004768E3" w:rsidRDefault="00905F60" w:rsidP="00905F60">
            <w:pPr>
              <w:pStyle w:val="Default"/>
              <w:spacing w:line="360" w:lineRule="auto"/>
            </w:pPr>
            <w:r w:rsidRPr="004768E3">
              <w:t>Yüksek Lisans</w:t>
            </w:r>
          </w:p>
        </w:tc>
        <w:tc>
          <w:tcPr>
            <w:tcW w:w="3071" w:type="dxa"/>
          </w:tcPr>
          <w:p w:rsidR="00905F60" w:rsidRPr="004768E3" w:rsidRDefault="00905F60" w:rsidP="00905F60">
            <w:pPr>
              <w:pStyle w:val="Default"/>
              <w:spacing w:line="360" w:lineRule="auto"/>
            </w:pPr>
            <w:r w:rsidRPr="004768E3">
              <w:t>Erzurum Teknik Üniversitesi</w:t>
            </w:r>
          </w:p>
        </w:tc>
        <w:tc>
          <w:tcPr>
            <w:tcW w:w="3071" w:type="dxa"/>
          </w:tcPr>
          <w:p w:rsidR="00905F60" w:rsidRPr="004768E3" w:rsidRDefault="002F2964" w:rsidP="00905F60">
            <w:pPr>
              <w:pStyle w:val="Default"/>
              <w:spacing w:line="360" w:lineRule="auto"/>
            </w:pPr>
            <w:proofErr w:type="gramStart"/>
            <w:r>
              <w:t>……..</w:t>
            </w:r>
            <w:proofErr w:type="gramEnd"/>
          </w:p>
        </w:tc>
      </w:tr>
      <w:tr w:rsidR="00905F60" w:rsidRPr="004768E3" w:rsidTr="00905F60">
        <w:tc>
          <w:tcPr>
            <w:tcW w:w="3070" w:type="dxa"/>
          </w:tcPr>
          <w:p w:rsidR="00905F60" w:rsidRPr="004768E3" w:rsidRDefault="00905F60" w:rsidP="00905F60">
            <w:pPr>
              <w:pStyle w:val="Default"/>
              <w:spacing w:line="360" w:lineRule="auto"/>
            </w:pPr>
            <w:r w:rsidRPr="004768E3">
              <w:t>Lisans</w:t>
            </w:r>
          </w:p>
        </w:tc>
        <w:tc>
          <w:tcPr>
            <w:tcW w:w="3071" w:type="dxa"/>
          </w:tcPr>
          <w:p w:rsidR="00905F60" w:rsidRPr="004768E3" w:rsidRDefault="002F2964" w:rsidP="00905F60">
            <w:pPr>
              <w:pStyle w:val="Default"/>
              <w:spacing w:line="360" w:lineRule="auto"/>
            </w:pPr>
            <w:proofErr w:type="gramStart"/>
            <w:r>
              <w:t>……….</w:t>
            </w:r>
            <w:proofErr w:type="gramEnd"/>
            <w:r w:rsidR="00905F60" w:rsidRPr="004768E3">
              <w:t xml:space="preserve"> Üniversitesi</w:t>
            </w:r>
          </w:p>
        </w:tc>
        <w:tc>
          <w:tcPr>
            <w:tcW w:w="3071" w:type="dxa"/>
          </w:tcPr>
          <w:p w:rsidR="00905F60" w:rsidRPr="004768E3" w:rsidRDefault="002F2964" w:rsidP="00905F60">
            <w:pPr>
              <w:pStyle w:val="Default"/>
              <w:spacing w:line="360" w:lineRule="auto"/>
            </w:pPr>
            <w:proofErr w:type="gramStart"/>
            <w:r>
              <w:t>……..</w:t>
            </w:r>
            <w:proofErr w:type="gramEnd"/>
          </w:p>
        </w:tc>
      </w:tr>
      <w:tr w:rsidR="00905F60" w:rsidRPr="004768E3" w:rsidTr="00905F60">
        <w:tc>
          <w:tcPr>
            <w:tcW w:w="3070" w:type="dxa"/>
          </w:tcPr>
          <w:p w:rsidR="00905F60" w:rsidRPr="004768E3" w:rsidRDefault="00905F60" w:rsidP="00905F60">
            <w:pPr>
              <w:pStyle w:val="Default"/>
              <w:spacing w:line="360" w:lineRule="auto"/>
            </w:pPr>
            <w:r w:rsidRPr="004768E3">
              <w:t>Lise</w:t>
            </w:r>
          </w:p>
        </w:tc>
        <w:tc>
          <w:tcPr>
            <w:tcW w:w="3071" w:type="dxa"/>
          </w:tcPr>
          <w:p w:rsidR="00905F60" w:rsidRPr="004768E3" w:rsidRDefault="002F2964" w:rsidP="00905F60">
            <w:pPr>
              <w:pStyle w:val="Default"/>
              <w:spacing w:line="360" w:lineRule="auto"/>
            </w:pPr>
            <w:r>
              <w:t xml:space="preserve">. </w:t>
            </w:r>
            <w:proofErr w:type="gramStart"/>
            <w:r>
              <w:t>……….</w:t>
            </w:r>
            <w:proofErr w:type="gramEnd"/>
            <w:r w:rsidR="00905F60" w:rsidRPr="004768E3">
              <w:t xml:space="preserve"> Lisesi</w:t>
            </w:r>
          </w:p>
        </w:tc>
        <w:tc>
          <w:tcPr>
            <w:tcW w:w="3071" w:type="dxa"/>
          </w:tcPr>
          <w:p w:rsidR="00905F60" w:rsidRPr="004768E3" w:rsidRDefault="002F2964" w:rsidP="00905F60">
            <w:pPr>
              <w:pStyle w:val="Default"/>
              <w:spacing w:line="360" w:lineRule="auto"/>
            </w:pPr>
            <w:proofErr w:type="gramStart"/>
            <w:r>
              <w:t>……..</w:t>
            </w:r>
            <w:proofErr w:type="gramEnd"/>
          </w:p>
        </w:tc>
      </w:tr>
    </w:tbl>
    <w:p w:rsidR="00905F60" w:rsidRPr="004768E3" w:rsidRDefault="00905F60" w:rsidP="00905F60">
      <w:pPr>
        <w:pStyle w:val="Default"/>
        <w:spacing w:line="360" w:lineRule="auto"/>
      </w:pPr>
    </w:p>
    <w:p w:rsidR="00905F60" w:rsidRDefault="00905F60" w:rsidP="00905F60">
      <w:pPr>
        <w:tabs>
          <w:tab w:val="left" w:pos="2513"/>
        </w:tabs>
        <w:spacing w:line="360" w:lineRule="auto"/>
        <w:rPr>
          <w:b/>
          <w:u w:val="single"/>
        </w:rPr>
      </w:pPr>
      <w:r w:rsidRPr="00806BD6">
        <w:rPr>
          <w:b/>
          <w:u w:val="single"/>
        </w:rPr>
        <w:t>Çalıştığı Kurum/Kurumlar ve Yıl</w:t>
      </w:r>
    </w:p>
    <w:p w:rsidR="00905F60" w:rsidRPr="00806BD6" w:rsidRDefault="00905F60" w:rsidP="00905F60">
      <w:pPr>
        <w:tabs>
          <w:tab w:val="left" w:pos="2513"/>
        </w:tabs>
        <w:spacing w:line="360" w:lineRule="auto"/>
        <w:rPr>
          <w:b/>
          <w:u w:val="single"/>
        </w:rPr>
      </w:pPr>
    </w:p>
    <w:p w:rsidR="00905F60" w:rsidRPr="00806BD6" w:rsidRDefault="00905F60" w:rsidP="00905F60">
      <w:pPr>
        <w:tabs>
          <w:tab w:val="left" w:pos="2513"/>
        </w:tabs>
        <w:spacing w:line="360" w:lineRule="auto"/>
        <w:rPr>
          <w:b/>
        </w:rPr>
      </w:pPr>
    </w:p>
    <w:p w:rsidR="00030028" w:rsidRPr="00030028" w:rsidRDefault="00905F60" w:rsidP="00905F60">
      <w:pPr>
        <w:pStyle w:val="SonnotMetni"/>
        <w:rPr>
          <w:sz w:val="24"/>
          <w:vertAlign w:val="superscript"/>
        </w:rPr>
      </w:pPr>
      <w:r w:rsidRPr="00C90FBD">
        <w:rPr>
          <w:b/>
          <w:sz w:val="24"/>
          <w:u w:val="single"/>
        </w:rPr>
        <w:t>Yayınlar (SCI</w:t>
      </w:r>
      <w:r w:rsidR="00467EBF">
        <w:rPr>
          <w:b/>
          <w:sz w:val="24"/>
          <w:u w:val="single"/>
        </w:rPr>
        <w:t>, SCI-</w:t>
      </w:r>
      <w:proofErr w:type="spellStart"/>
      <w:r w:rsidR="00467EBF">
        <w:rPr>
          <w:b/>
          <w:sz w:val="24"/>
          <w:u w:val="single"/>
        </w:rPr>
        <w:t>Expanded</w:t>
      </w:r>
      <w:proofErr w:type="spellEnd"/>
      <w:r w:rsidRPr="00C90FBD">
        <w:rPr>
          <w:b/>
          <w:sz w:val="24"/>
          <w:u w:val="single"/>
        </w:rPr>
        <w:t>)</w:t>
      </w:r>
      <w:r w:rsidRPr="00806BD6">
        <w:rPr>
          <w:sz w:val="24"/>
        </w:rPr>
        <w:t xml:space="preserve"> (Yayın yılları dikkate alınmalıdır)</w:t>
      </w:r>
      <w:r w:rsidR="00435665" w:rsidRPr="00435665">
        <w:rPr>
          <w:sz w:val="24"/>
          <w:vertAlign w:val="superscript"/>
        </w:rPr>
        <w:t>*</w:t>
      </w:r>
      <w:r w:rsidR="00030028">
        <w:rPr>
          <w:sz w:val="24"/>
          <w:vertAlign w:val="superscript"/>
        </w:rPr>
        <w:t xml:space="preserve">  </w:t>
      </w:r>
    </w:p>
    <w:p w:rsidR="00905F60" w:rsidRDefault="00905F60" w:rsidP="00905F60">
      <w:pPr>
        <w:pStyle w:val="SonnotMetni"/>
        <w:rPr>
          <w:sz w:val="24"/>
        </w:rPr>
      </w:pPr>
    </w:p>
    <w:p w:rsidR="00905F60" w:rsidRDefault="00905F60" w:rsidP="00905F60">
      <w:pPr>
        <w:pStyle w:val="SonnotMetni"/>
        <w:rPr>
          <w:sz w:val="24"/>
        </w:rPr>
      </w:pPr>
    </w:p>
    <w:p w:rsidR="00905F60" w:rsidRPr="00806BD6" w:rsidRDefault="00905F60" w:rsidP="00905F60">
      <w:pPr>
        <w:pStyle w:val="SonnotMetni"/>
        <w:rPr>
          <w:sz w:val="24"/>
        </w:rPr>
      </w:pPr>
    </w:p>
    <w:p w:rsidR="00905F60" w:rsidRDefault="00905F60" w:rsidP="00905F60">
      <w:pPr>
        <w:pStyle w:val="SonnotMetni"/>
        <w:rPr>
          <w:sz w:val="24"/>
        </w:rPr>
      </w:pPr>
      <w:r w:rsidRPr="00C90FBD">
        <w:rPr>
          <w:b/>
          <w:sz w:val="24"/>
          <w:u w:val="single"/>
        </w:rPr>
        <w:t>Hakemli Dergiler</w:t>
      </w:r>
      <w:r w:rsidRPr="00C90FBD">
        <w:rPr>
          <w:b/>
          <w:sz w:val="24"/>
        </w:rPr>
        <w:t xml:space="preserve"> </w:t>
      </w:r>
      <w:r w:rsidRPr="00C90FBD">
        <w:rPr>
          <w:sz w:val="24"/>
        </w:rPr>
        <w:t>(Yayın yılları dikkate alınmalıdır)</w:t>
      </w:r>
    </w:p>
    <w:p w:rsidR="00905F60" w:rsidRPr="00C90FBD" w:rsidRDefault="00905F60" w:rsidP="00905F60">
      <w:pPr>
        <w:pStyle w:val="SonnotMetni"/>
        <w:rPr>
          <w:b/>
          <w:sz w:val="24"/>
        </w:rPr>
      </w:pPr>
    </w:p>
    <w:p w:rsidR="00905F60" w:rsidRDefault="00905F60" w:rsidP="00905F60">
      <w:pPr>
        <w:pStyle w:val="SonnotMetni"/>
        <w:rPr>
          <w:b/>
          <w:sz w:val="24"/>
        </w:rPr>
      </w:pPr>
    </w:p>
    <w:p w:rsidR="00905F60" w:rsidRPr="00C90FBD" w:rsidRDefault="00905F60" w:rsidP="00905F60">
      <w:pPr>
        <w:pStyle w:val="SonnotMetni"/>
        <w:rPr>
          <w:b/>
          <w:sz w:val="24"/>
        </w:rPr>
      </w:pPr>
    </w:p>
    <w:p w:rsidR="00905F60" w:rsidRDefault="00905F60" w:rsidP="00905F60">
      <w:pPr>
        <w:pStyle w:val="SonnotMetni"/>
        <w:rPr>
          <w:sz w:val="24"/>
        </w:rPr>
      </w:pPr>
      <w:r w:rsidRPr="00C90FBD">
        <w:rPr>
          <w:b/>
          <w:sz w:val="24"/>
          <w:u w:val="single"/>
        </w:rPr>
        <w:t>Ulusal Kongre Sunum</w:t>
      </w:r>
      <w:r w:rsidRPr="00C90FBD">
        <w:rPr>
          <w:b/>
          <w:sz w:val="24"/>
        </w:rPr>
        <w:t xml:space="preserve"> </w:t>
      </w:r>
      <w:r w:rsidRPr="00C90FBD">
        <w:rPr>
          <w:sz w:val="24"/>
        </w:rPr>
        <w:t>(Sunum tarihleri dikkate alınmalıdır)</w:t>
      </w:r>
    </w:p>
    <w:p w:rsidR="00905F60" w:rsidRPr="00C90FBD" w:rsidRDefault="00905F60" w:rsidP="00905F60">
      <w:pPr>
        <w:pStyle w:val="SonnotMetni"/>
        <w:rPr>
          <w:b/>
          <w:sz w:val="24"/>
        </w:rPr>
      </w:pPr>
    </w:p>
    <w:p w:rsidR="00905F60" w:rsidRDefault="00905F60" w:rsidP="00905F60">
      <w:pPr>
        <w:pStyle w:val="SonnotMetni"/>
        <w:rPr>
          <w:b/>
          <w:sz w:val="24"/>
        </w:rPr>
      </w:pPr>
    </w:p>
    <w:p w:rsidR="00905F60" w:rsidRPr="00C90FBD" w:rsidRDefault="00905F60" w:rsidP="00905F60">
      <w:pPr>
        <w:pStyle w:val="SonnotMetni"/>
        <w:rPr>
          <w:b/>
          <w:sz w:val="24"/>
        </w:rPr>
      </w:pPr>
    </w:p>
    <w:p w:rsidR="00905F60" w:rsidRDefault="00905F60" w:rsidP="00905F60">
      <w:pPr>
        <w:pStyle w:val="SonnotMetni"/>
        <w:rPr>
          <w:sz w:val="24"/>
        </w:rPr>
      </w:pPr>
      <w:r w:rsidRPr="00C90FBD">
        <w:rPr>
          <w:b/>
          <w:sz w:val="24"/>
          <w:u w:val="single"/>
        </w:rPr>
        <w:t>Uluslararası Kongre Sunum</w:t>
      </w:r>
      <w:r w:rsidRPr="00C90FBD">
        <w:rPr>
          <w:b/>
          <w:sz w:val="24"/>
        </w:rPr>
        <w:t xml:space="preserve"> </w:t>
      </w:r>
      <w:r w:rsidRPr="00C90FBD">
        <w:rPr>
          <w:sz w:val="24"/>
        </w:rPr>
        <w:t>(Sunum tarihleri dikkate alınmalıdır)</w:t>
      </w:r>
    </w:p>
    <w:p w:rsidR="00905F60" w:rsidRDefault="00905F60" w:rsidP="00905F60">
      <w:pPr>
        <w:pStyle w:val="SonnotMetni"/>
        <w:rPr>
          <w:sz w:val="24"/>
        </w:rPr>
      </w:pPr>
    </w:p>
    <w:p w:rsidR="00F800C0" w:rsidRDefault="00435665" w:rsidP="00435665">
      <w:pPr>
        <w:tabs>
          <w:tab w:val="left" w:pos="2057"/>
          <w:tab w:val="left" w:pos="2244"/>
        </w:tabs>
        <w:spacing w:line="360" w:lineRule="auto"/>
        <w:rPr>
          <w:sz w:val="20"/>
          <w:szCs w:val="20"/>
        </w:rPr>
      </w:pPr>
      <w:r w:rsidRPr="00435665">
        <w:rPr>
          <w:szCs w:val="20"/>
          <w:vertAlign w:val="superscript"/>
        </w:rPr>
        <w:t>*</w:t>
      </w:r>
      <w:r w:rsidRPr="00435665">
        <w:rPr>
          <w:sz w:val="20"/>
          <w:szCs w:val="20"/>
        </w:rPr>
        <w:t xml:space="preserve">Tezle ilgili varsa yayın eklenerek belirtilmelidir. </w:t>
      </w:r>
    </w:p>
    <w:p w:rsidR="007462A1" w:rsidRPr="007462A1" w:rsidRDefault="007462A1" w:rsidP="007462A1">
      <w:pPr>
        <w:tabs>
          <w:tab w:val="left" w:pos="2057"/>
          <w:tab w:val="left" w:pos="2244"/>
        </w:tabs>
        <w:spacing w:line="360" w:lineRule="auto"/>
        <w:jc w:val="both"/>
        <w:rPr>
          <w:b/>
          <w:sz w:val="20"/>
          <w:szCs w:val="20"/>
        </w:rPr>
      </w:pPr>
      <w:r w:rsidRPr="007462A1">
        <w:rPr>
          <w:sz w:val="20"/>
          <w:szCs w:val="20"/>
        </w:rPr>
        <w:t>Bu sayfada yer alan konu başlıklarına ilişkin bir çalışmanızın olmaması durumunda, konu başlıklarının şablondan</w:t>
      </w:r>
      <w:r w:rsidRPr="007462A1">
        <w:rPr>
          <w:b/>
          <w:sz w:val="20"/>
          <w:szCs w:val="20"/>
        </w:rPr>
        <w:t xml:space="preserve"> çıkarılmaması gerekmek</w:t>
      </w:r>
      <w:bookmarkStart w:id="5" w:name="_GoBack"/>
      <w:bookmarkEnd w:id="5"/>
      <w:r w:rsidRPr="007462A1">
        <w:rPr>
          <w:b/>
          <w:sz w:val="20"/>
          <w:szCs w:val="20"/>
        </w:rPr>
        <w:t>tedir.</w:t>
      </w:r>
    </w:p>
    <w:sectPr w:rsidR="007462A1" w:rsidRPr="007462A1" w:rsidSect="00905F60">
      <w:headerReference w:type="default" r:id="rId51"/>
      <w:pgSz w:w="11906" w:h="16838"/>
      <w:pgMar w:top="1418" w:right="1134" w:bottom="1418"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F2FED" w:rsidRDefault="006F2FED" w:rsidP="003A6D83">
      <w:r>
        <w:separator/>
      </w:r>
    </w:p>
  </w:endnote>
  <w:endnote w:type="continuationSeparator" w:id="0">
    <w:p w:rsidR="006F2FED" w:rsidRDefault="006F2FED" w:rsidP="003A6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E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4774792"/>
      <w:docPartObj>
        <w:docPartGallery w:val="Page Numbers (Bottom of Page)"/>
        <w:docPartUnique/>
      </w:docPartObj>
    </w:sdtPr>
    <w:sdtEndPr/>
    <w:sdtContent>
      <w:p w:rsidR="00985D39" w:rsidRDefault="00985D39">
        <w:pPr>
          <w:pStyle w:val="AltBilgi"/>
          <w:jc w:val="center"/>
        </w:pPr>
        <w:r>
          <w:fldChar w:fldCharType="begin"/>
        </w:r>
        <w:r>
          <w:instrText>PAGE   \* MERGEFORMAT</w:instrText>
        </w:r>
        <w:r>
          <w:fldChar w:fldCharType="separate"/>
        </w:r>
        <w:r w:rsidR="00030028">
          <w:rPr>
            <w:noProof/>
          </w:rPr>
          <w:t>iii</w:t>
        </w:r>
        <w:r>
          <w:fldChar w:fldCharType="end"/>
        </w:r>
      </w:p>
    </w:sdtContent>
  </w:sdt>
  <w:p w:rsidR="00985D39" w:rsidRDefault="00985D39">
    <w:pPr>
      <w:pStyle w:val="AltBilgi"/>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7A25" w:rsidRDefault="002C7A25">
    <w:pPr>
      <w:pStyle w:val="AltBilgi"/>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840262"/>
      <w:docPartObj>
        <w:docPartGallery w:val="Page Numbers (Bottom of Page)"/>
        <w:docPartUnique/>
      </w:docPartObj>
    </w:sdtPr>
    <w:sdtEndPr/>
    <w:sdtContent>
      <w:p w:rsidR="00985D39" w:rsidRDefault="00985D39" w:rsidP="00905F60">
        <w:pPr>
          <w:pStyle w:val="AltBilgi"/>
          <w:jc w:val="center"/>
        </w:pPr>
        <w:r>
          <w:fldChar w:fldCharType="begin"/>
        </w:r>
        <w:r>
          <w:instrText>PAGE   \* MERGEFORMAT</w:instrText>
        </w:r>
        <w:r>
          <w:fldChar w:fldCharType="separate"/>
        </w:r>
        <w:r w:rsidR="00030028">
          <w:rPr>
            <w:noProof/>
          </w:rPr>
          <w:t>2</w:t>
        </w:r>
        <w:r>
          <w:fldChar w:fldCharType="end"/>
        </w:r>
      </w:p>
    </w:sdtContent>
  </w:sdt>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9664349"/>
      <w:docPartObj>
        <w:docPartGallery w:val="Page Numbers (Bottom of Page)"/>
        <w:docPartUnique/>
      </w:docPartObj>
    </w:sdtPr>
    <w:sdtEndPr/>
    <w:sdtContent>
      <w:p w:rsidR="00985D39" w:rsidRDefault="00985D39" w:rsidP="00905F60">
        <w:pPr>
          <w:pStyle w:val="AltBilgi"/>
          <w:jc w:val="center"/>
        </w:pPr>
        <w:r>
          <w:fldChar w:fldCharType="begin"/>
        </w:r>
        <w:r>
          <w:instrText>PAGE   \* MERGEFORMAT</w:instrText>
        </w:r>
        <w:r>
          <w:fldChar w:fldCharType="separate"/>
        </w:r>
        <w:r w:rsidR="007462A1">
          <w:rPr>
            <w:noProof/>
          </w:rPr>
          <w:t>4</w:t>
        </w:r>
        <w:r>
          <w:fldChar w:fldCharType="end"/>
        </w:r>
      </w:p>
    </w:sdtContent>
  </w:sdt>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7056023"/>
      <w:docPartObj>
        <w:docPartGallery w:val="Page Numbers (Bottom of Page)"/>
        <w:docPartUnique/>
      </w:docPartObj>
    </w:sdtPr>
    <w:sdtEndPr/>
    <w:sdtContent>
      <w:p w:rsidR="00985D39" w:rsidRDefault="00985D39" w:rsidP="00905F60">
        <w:pPr>
          <w:pStyle w:val="AltBilgi"/>
          <w:jc w:val="center"/>
        </w:pPr>
        <w:r>
          <w:fldChar w:fldCharType="begin"/>
        </w:r>
        <w:r>
          <w:instrText>PAGE   \* MERGEFORMAT</w:instrText>
        </w:r>
        <w:r>
          <w:fldChar w:fldCharType="separate"/>
        </w:r>
        <w:r w:rsidR="007462A1">
          <w:rPr>
            <w:noProof/>
          </w:rPr>
          <w:t>6</w:t>
        </w:r>
        <w:r>
          <w:fldChar w:fldCharType="end"/>
        </w:r>
      </w:p>
    </w:sdtContent>
  </w:sdt>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AltBilgi"/>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867070"/>
      <w:docPartObj>
        <w:docPartGallery w:val="Page Numbers (Bottom of Page)"/>
        <w:docPartUnique/>
      </w:docPartObj>
    </w:sdtPr>
    <w:sdtEndPr/>
    <w:sdtContent>
      <w:p w:rsidR="00985D39" w:rsidRDefault="00985D39">
        <w:pPr>
          <w:pStyle w:val="AltBilgi"/>
          <w:jc w:val="center"/>
        </w:pPr>
        <w:r>
          <w:fldChar w:fldCharType="begin"/>
        </w:r>
        <w:r>
          <w:instrText>PAGE   \* MERGEFORMAT</w:instrText>
        </w:r>
        <w:r>
          <w:fldChar w:fldCharType="separate"/>
        </w:r>
        <w:r w:rsidR="007462A1">
          <w:rPr>
            <w:noProof/>
          </w:rPr>
          <w:t>ii</w:t>
        </w:r>
        <w:r>
          <w:fldChar w:fldCharType="end"/>
        </w:r>
      </w:p>
    </w:sdtContent>
  </w:sdt>
  <w:p w:rsidR="00985D39" w:rsidRDefault="00985D39">
    <w:pPr>
      <w:pStyle w:val="AltBilgi"/>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AltBilgi"/>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269927"/>
      <w:docPartObj>
        <w:docPartGallery w:val="Page Numbers (Bottom of Page)"/>
        <w:docPartUnique/>
      </w:docPartObj>
    </w:sdtPr>
    <w:sdtEndPr/>
    <w:sdtContent>
      <w:p w:rsidR="00985D39" w:rsidRDefault="00985D39" w:rsidP="00905F60">
        <w:pPr>
          <w:pStyle w:val="AltBilgi"/>
          <w:jc w:val="center"/>
        </w:pPr>
        <w:r>
          <w:fldChar w:fldCharType="begin"/>
        </w:r>
        <w:r>
          <w:instrText>PAGE   \* MERGEFORMAT</w:instrText>
        </w:r>
        <w:r>
          <w:fldChar w:fldCharType="separate"/>
        </w:r>
        <w:r w:rsidR="007462A1">
          <w:rPr>
            <w:noProof/>
          </w:rPr>
          <w:t>1</w:t>
        </w:r>
        <w: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AltBilgi"/>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AltBilgi"/>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rsidP="002C7A25">
    <w:pPr>
      <w:pStyle w:val="AltBilgi"/>
      <w:tabs>
        <w:tab w:val="clear" w:pos="4536"/>
        <w:tab w:val="clear" w:pos="9072"/>
        <w:tab w:val="left" w:pos="1830"/>
      </w:tabs>
    </w:pPr>
    <w:r>
      <w:tab/>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rsidP="002C7A25">
    <w:pPr>
      <w:pStyle w:val="AltBilgi"/>
      <w:tabs>
        <w:tab w:val="clear" w:pos="4536"/>
        <w:tab w:val="clear" w:pos="9072"/>
        <w:tab w:val="left" w:pos="1830"/>
      </w:tabs>
    </w:pPr>
    <w:r>
      <w:tab/>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1CD7" w:rsidRDefault="00C91CD7">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F2FED" w:rsidRDefault="006F2FED" w:rsidP="003A6D83">
      <w:r>
        <w:separator/>
      </w:r>
    </w:p>
  </w:footnote>
  <w:footnote w:type="continuationSeparator" w:id="0">
    <w:p w:rsidR="006F2FED" w:rsidRDefault="006F2FED" w:rsidP="003A6D8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1E9A" w:rsidRDefault="005D1E9A" w:rsidP="005D1E9A">
    <w:pPr>
      <w:pStyle w:val="stBilgi"/>
      <w:tabs>
        <w:tab w:val="clear" w:pos="4536"/>
        <w:tab w:val="clear" w:pos="9072"/>
        <w:tab w:val="left" w:pos="7785"/>
      </w:tabs>
    </w:pPr>
    <w:r>
      <w:tab/>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1CD7" w:rsidRDefault="00C91CD7">
    <w:pPr>
      <w:pStyle w:val="stBilgi"/>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1CD7" w:rsidRPr="00BE7798" w:rsidRDefault="006F2FED" w:rsidP="00BE7798">
    <w:pPr>
      <w:pStyle w:val="stBilgi"/>
      <w:pBdr>
        <w:bottom w:val="single" w:sz="4" w:space="1" w:color="auto"/>
      </w:pBdr>
      <w:tabs>
        <w:tab w:val="clear" w:pos="4536"/>
        <w:tab w:val="clear" w:pos="9072"/>
      </w:tabs>
    </w:pPr>
    <w:sdt>
      <w:sdtPr>
        <w:id w:val="499703264"/>
        <w:comboBox>
          <w:listItem w:value="Bir öğe seçin."/>
          <w:listItem w:displayText="1. GİRİŞ" w:value="1. GİRİŞ"/>
          <w:listItem w:displayText="2. KURAMSAL TEMELLER VEYA KAYNAK ÖZETLERİ" w:value="2. KURAMSAL TEMELLER VEYA KAYNAK ÖZETLERİ"/>
        </w:comboBox>
      </w:sdtPr>
      <w:sdtEndPr/>
      <w:sdtContent>
        <w:r w:rsidR="00C91CD7">
          <w:t>1. GİRİŞ</w:t>
        </w:r>
      </w:sdtContent>
    </w:sdt>
    <w:r w:rsidR="00C91CD7">
      <w:tab/>
    </w:r>
    <w:r w:rsidR="00C91CD7">
      <w:tab/>
    </w:r>
    <w:r w:rsidR="00C91CD7">
      <w:tab/>
    </w:r>
    <w:r w:rsidR="00C91CD7">
      <w:tab/>
    </w:r>
    <w:r w:rsidR="00C91CD7">
      <w:tab/>
    </w:r>
    <w:r w:rsidR="00C91CD7">
      <w:tab/>
    </w:r>
    <w:r w:rsidR="00C91CD7">
      <w:tab/>
    </w:r>
    <w:r w:rsidR="00C91CD7">
      <w:tab/>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1CD7" w:rsidRDefault="00C91CD7">
    <w:pPr>
      <w:pStyle w:val="stBilgi"/>
    </w:pP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6F2FED" w:rsidP="00BE7798">
    <w:pPr>
      <w:pStyle w:val="stBilgi"/>
      <w:pBdr>
        <w:bottom w:val="single" w:sz="4" w:space="1" w:color="auto"/>
      </w:pBdr>
      <w:tabs>
        <w:tab w:val="clear" w:pos="4536"/>
        <w:tab w:val="clear" w:pos="9072"/>
      </w:tabs>
    </w:pPr>
    <w:sdt>
      <w:sdtPr>
        <w:id w:val="-591386158"/>
        <w:placeholder>
          <w:docPart w:val="DefaultPlaceholder_-1854013439"/>
        </w:placeholder>
        <w:comboBox>
          <w:listItem w:value="Bir öğe seçin."/>
          <w:listItem w:displayText="1. GİRİŞ" w:value="1. GİRİŞ"/>
          <w:listItem w:displayText="2. KURAMSAL TEMELLER VEYA KAYNAK ÖZETLERİ" w:value="2. KURAMSAL TEMELLER VEYA KAYNAK ÖZETLERİ"/>
        </w:comboBox>
      </w:sdtPr>
      <w:sdtEndPr/>
      <w:sdtContent>
        <w:r w:rsidR="00985D39">
          <w:t>1. GİRİŞ</w:t>
        </w:r>
      </w:sdtContent>
    </w:sdt>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6F2FED" w:rsidP="00E507D6">
    <w:pPr>
      <w:pStyle w:val="stBilgi"/>
      <w:pBdr>
        <w:bottom w:val="single" w:sz="4" w:space="1" w:color="auto"/>
      </w:pBdr>
      <w:tabs>
        <w:tab w:val="clear" w:pos="4536"/>
        <w:tab w:val="clear" w:pos="9072"/>
      </w:tabs>
    </w:pPr>
    <w:sdt>
      <w:sdtPr>
        <w:id w:val="-1295139668"/>
        <w:comboBox>
          <w:listItem w:value="Bir öğe seçin."/>
          <w:listItem w:displayText="1. GİRİŞ" w:value="1. GİRİŞ"/>
          <w:listItem w:displayText="2. KAYNAK ÖZETLERİ" w:value="2. KAYNAK ÖZETLERİ"/>
        </w:comboBox>
      </w:sdtPr>
      <w:sdtEndPr/>
      <w:sdtContent>
        <w:r w:rsidR="00985D39">
          <w:t>2. KAYNAK ÖZETLERİ</w:t>
        </w:r>
      </w:sdtContent>
    </w:sdt>
  </w:p>
  <w:p w:rsidR="00985D39" w:rsidRPr="00CF5FF7" w:rsidRDefault="00985D39" w:rsidP="00CF5FF7">
    <w:pPr>
      <w:pStyle w:val="stBilgi"/>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6F2FED" w:rsidP="00BE7798">
    <w:pPr>
      <w:pStyle w:val="stBilgi"/>
      <w:pBdr>
        <w:bottom w:val="single" w:sz="4" w:space="1" w:color="auto"/>
      </w:pBdr>
      <w:tabs>
        <w:tab w:val="clear" w:pos="4536"/>
        <w:tab w:val="clear" w:pos="9072"/>
      </w:tabs>
    </w:pPr>
    <w:sdt>
      <w:sdtPr>
        <w:id w:val="-909005788"/>
        <w:comboBox>
          <w:listItem w:value="Bir öğe seçin."/>
          <w:listItem w:displayText="1. GİRİŞ" w:value="1. GİRİŞ"/>
          <w:listItem w:displayText="2. KAYNAK ÖZETLERİ" w:value="2. KAYNAK ÖZETLERİ"/>
        </w:comboBox>
      </w:sdtPr>
      <w:sdtEndPr/>
      <w:sdtContent>
        <w:r w:rsidR="00985D39">
          <w:t>2. KAYNAK ÖZETLERİ</w:t>
        </w:r>
      </w:sdtContent>
    </w:sdt>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6F2FED" w:rsidP="00C11DF0">
    <w:pPr>
      <w:pStyle w:val="stBilgi"/>
      <w:pBdr>
        <w:bottom w:val="single" w:sz="4" w:space="1" w:color="auto"/>
      </w:pBdr>
      <w:tabs>
        <w:tab w:val="clear" w:pos="4536"/>
        <w:tab w:val="clear" w:pos="9072"/>
        <w:tab w:val="left" w:pos="709"/>
        <w:tab w:val="left" w:pos="1418"/>
        <w:tab w:val="left" w:pos="2127"/>
        <w:tab w:val="left" w:pos="2836"/>
        <w:tab w:val="left" w:pos="3545"/>
        <w:tab w:val="left" w:pos="4254"/>
        <w:tab w:val="left" w:pos="4963"/>
        <w:tab w:val="right" w:pos="8504"/>
      </w:tabs>
    </w:pPr>
    <w:sdt>
      <w:sdtPr>
        <w:id w:val="103809746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C11DF0">
          <w:t>3. MATERYAL ve YÖNTEM</w:t>
        </w:r>
      </w:sdtContent>
    </w:sdt>
    <w:r w:rsidR="00985D39">
      <w:tab/>
    </w:r>
    <w:r w:rsidR="00985D39">
      <w:tab/>
    </w:r>
    <w:r w:rsidR="00985D39">
      <w:tab/>
    </w:r>
    <w:r w:rsidR="00C11DF0">
      <w:tab/>
    </w:r>
  </w:p>
  <w:p w:rsidR="00985D39" w:rsidRPr="00CF5FF7" w:rsidRDefault="00985D39" w:rsidP="00CF5FF7">
    <w:pPr>
      <w:pStyle w:val="stBilgi"/>
    </w:pP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6F2FED" w:rsidP="00BE7798">
    <w:pPr>
      <w:pStyle w:val="stBilgi"/>
      <w:pBdr>
        <w:bottom w:val="single" w:sz="4" w:space="1" w:color="auto"/>
      </w:pBdr>
      <w:tabs>
        <w:tab w:val="clear" w:pos="4536"/>
        <w:tab w:val="clear" w:pos="9072"/>
      </w:tabs>
    </w:pPr>
    <w:sdt>
      <w:sdtPr>
        <w:id w:val="1826553902"/>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985D39">
          <w:t>4. ARAŞTIRMA BULGULARI ve TARTIŞMA</w:t>
        </w:r>
      </w:sdtContent>
    </w:sdt>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1DF0" w:rsidRPr="00BE7798" w:rsidRDefault="006F2FED" w:rsidP="00C11DF0">
    <w:pPr>
      <w:pStyle w:val="stBilgi"/>
      <w:pBdr>
        <w:bottom w:val="single" w:sz="4" w:space="1" w:color="auto"/>
      </w:pBdr>
      <w:tabs>
        <w:tab w:val="clear" w:pos="4536"/>
        <w:tab w:val="clear" w:pos="9072"/>
        <w:tab w:val="left" w:pos="709"/>
        <w:tab w:val="left" w:pos="1418"/>
        <w:tab w:val="left" w:pos="2127"/>
        <w:tab w:val="left" w:pos="2836"/>
        <w:tab w:val="left" w:pos="3545"/>
        <w:tab w:val="left" w:pos="4254"/>
        <w:tab w:val="left" w:pos="4963"/>
        <w:tab w:val="right" w:pos="8504"/>
      </w:tabs>
    </w:pPr>
    <w:sdt>
      <w:sdtPr>
        <w:id w:val="1089656788"/>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5C3AB2">
          <w:t>4. ARAŞTIRMA BULGULARI ve TARTIŞMA</w:t>
        </w:r>
      </w:sdtContent>
    </w:sdt>
    <w:r w:rsidR="005C3AB2">
      <w:tab/>
    </w:r>
  </w:p>
  <w:p w:rsidR="00C11DF0" w:rsidRPr="00CF5FF7" w:rsidRDefault="00C11DF0" w:rsidP="00CF5FF7">
    <w:pPr>
      <w:pStyle w:val="stBilgi"/>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6F2FED" w:rsidP="00E507D6">
    <w:pPr>
      <w:pStyle w:val="stBilgi"/>
      <w:pBdr>
        <w:bottom w:val="single" w:sz="4" w:space="1" w:color="auto"/>
      </w:pBdr>
      <w:tabs>
        <w:tab w:val="clear" w:pos="4536"/>
        <w:tab w:val="clear" w:pos="9072"/>
      </w:tabs>
    </w:pPr>
    <w:sdt>
      <w:sdtPr>
        <w:id w:val="161899953"/>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985D39">
          <w:t>5. SONUÇ ve ÖNERİLER</w:t>
        </w:r>
      </w:sdtContent>
    </w:sdt>
    <w:r w:rsidR="00985D39">
      <w:tab/>
    </w:r>
    <w:r w:rsidR="00985D39">
      <w:tab/>
    </w:r>
    <w:r w:rsidR="00985D39">
      <w:tab/>
    </w:r>
    <w:r w:rsidR="00985D39">
      <w:tab/>
    </w:r>
    <w:r w:rsidR="00985D39">
      <w:tab/>
    </w:r>
    <w:r w:rsidR="00985D39">
      <w:tab/>
    </w:r>
  </w:p>
  <w:p w:rsidR="00985D39" w:rsidRPr="00CF5FF7" w:rsidRDefault="00985D39" w:rsidP="00CF5FF7">
    <w:pPr>
      <w:pStyle w:val="stBilgi"/>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6F2FED" w:rsidP="00BE7798">
    <w:pPr>
      <w:pStyle w:val="stBilgi"/>
      <w:pBdr>
        <w:bottom w:val="single" w:sz="4" w:space="1" w:color="auto"/>
      </w:pBdr>
      <w:tabs>
        <w:tab w:val="clear" w:pos="4536"/>
        <w:tab w:val="clear" w:pos="9072"/>
      </w:tabs>
    </w:pPr>
    <w:sdt>
      <w:sdtPr>
        <w:id w:val="-155954358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985D39">
          <w:t>5. SONUÇ ve ÖNERİLER</w:t>
        </w:r>
      </w:sdtContent>
    </w:sdt>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985D39" w:rsidP="00BE7798">
    <w:pPr>
      <w:pStyle w:val="stBilgi"/>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6F7C95" w:rsidRDefault="00985D39" w:rsidP="006F7C95">
    <w:pPr>
      <w:pStyle w:val="stBilgi"/>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r>
      <w:t>EK 5 Özet/</w:t>
    </w:r>
    <w:proofErr w:type="spellStart"/>
    <w:r>
      <w:t>Abstract</w:t>
    </w:r>
    <w:proofErr w:type="spellEnd"/>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319726E"/>
    <w:multiLevelType w:val="hybridMultilevel"/>
    <w:tmpl w:val="6B981DD4"/>
    <w:lvl w:ilvl="0" w:tplc="A20ADA10">
      <w:start w:val="1"/>
      <w:numFmt w:val="bullet"/>
      <w:lvlText w:val="•"/>
      <w:lvlJc w:val="left"/>
      <w:pPr>
        <w:tabs>
          <w:tab w:val="num" w:pos="720"/>
        </w:tabs>
        <w:ind w:left="720" w:hanging="360"/>
      </w:pPr>
      <w:rPr>
        <w:rFonts w:ascii="Times New Roman" w:hAnsi="Times New Roman" w:hint="default"/>
      </w:rPr>
    </w:lvl>
    <w:lvl w:ilvl="1" w:tplc="41445BE8" w:tentative="1">
      <w:start w:val="1"/>
      <w:numFmt w:val="bullet"/>
      <w:lvlText w:val="•"/>
      <w:lvlJc w:val="left"/>
      <w:pPr>
        <w:tabs>
          <w:tab w:val="num" w:pos="1440"/>
        </w:tabs>
        <w:ind w:left="1440" w:hanging="360"/>
      </w:pPr>
      <w:rPr>
        <w:rFonts w:ascii="Times New Roman" w:hAnsi="Times New Roman" w:hint="default"/>
      </w:rPr>
    </w:lvl>
    <w:lvl w:ilvl="2" w:tplc="644C157C" w:tentative="1">
      <w:start w:val="1"/>
      <w:numFmt w:val="bullet"/>
      <w:lvlText w:val="•"/>
      <w:lvlJc w:val="left"/>
      <w:pPr>
        <w:tabs>
          <w:tab w:val="num" w:pos="2160"/>
        </w:tabs>
        <w:ind w:left="2160" w:hanging="360"/>
      </w:pPr>
      <w:rPr>
        <w:rFonts w:ascii="Times New Roman" w:hAnsi="Times New Roman" w:hint="default"/>
      </w:rPr>
    </w:lvl>
    <w:lvl w:ilvl="3" w:tplc="B3ECD100" w:tentative="1">
      <w:start w:val="1"/>
      <w:numFmt w:val="bullet"/>
      <w:lvlText w:val="•"/>
      <w:lvlJc w:val="left"/>
      <w:pPr>
        <w:tabs>
          <w:tab w:val="num" w:pos="2880"/>
        </w:tabs>
        <w:ind w:left="2880" w:hanging="360"/>
      </w:pPr>
      <w:rPr>
        <w:rFonts w:ascii="Times New Roman" w:hAnsi="Times New Roman" w:hint="default"/>
      </w:rPr>
    </w:lvl>
    <w:lvl w:ilvl="4" w:tplc="73AE5B14" w:tentative="1">
      <w:start w:val="1"/>
      <w:numFmt w:val="bullet"/>
      <w:lvlText w:val="•"/>
      <w:lvlJc w:val="left"/>
      <w:pPr>
        <w:tabs>
          <w:tab w:val="num" w:pos="3600"/>
        </w:tabs>
        <w:ind w:left="3600" w:hanging="360"/>
      </w:pPr>
      <w:rPr>
        <w:rFonts w:ascii="Times New Roman" w:hAnsi="Times New Roman" w:hint="default"/>
      </w:rPr>
    </w:lvl>
    <w:lvl w:ilvl="5" w:tplc="9BD6ECC2" w:tentative="1">
      <w:start w:val="1"/>
      <w:numFmt w:val="bullet"/>
      <w:lvlText w:val="•"/>
      <w:lvlJc w:val="left"/>
      <w:pPr>
        <w:tabs>
          <w:tab w:val="num" w:pos="4320"/>
        </w:tabs>
        <w:ind w:left="4320" w:hanging="360"/>
      </w:pPr>
      <w:rPr>
        <w:rFonts w:ascii="Times New Roman" w:hAnsi="Times New Roman" w:hint="default"/>
      </w:rPr>
    </w:lvl>
    <w:lvl w:ilvl="6" w:tplc="693205AE" w:tentative="1">
      <w:start w:val="1"/>
      <w:numFmt w:val="bullet"/>
      <w:lvlText w:val="•"/>
      <w:lvlJc w:val="left"/>
      <w:pPr>
        <w:tabs>
          <w:tab w:val="num" w:pos="5040"/>
        </w:tabs>
        <w:ind w:left="5040" w:hanging="360"/>
      </w:pPr>
      <w:rPr>
        <w:rFonts w:ascii="Times New Roman" w:hAnsi="Times New Roman" w:hint="default"/>
      </w:rPr>
    </w:lvl>
    <w:lvl w:ilvl="7" w:tplc="257C6880" w:tentative="1">
      <w:start w:val="1"/>
      <w:numFmt w:val="bullet"/>
      <w:lvlText w:val="•"/>
      <w:lvlJc w:val="left"/>
      <w:pPr>
        <w:tabs>
          <w:tab w:val="num" w:pos="5760"/>
        </w:tabs>
        <w:ind w:left="5760" w:hanging="360"/>
      </w:pPr>
      <w:rPr>
        <w:rFonts w:ascii="Times New Roman" w:hAnsi="Times New Roman" w:hint="default"/>
      </w:rPr>
    </w:lvl>
    <w:lvl w:ilvl="8" w:tplc="5816A060"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7B44"/>
    <w:rsid w:val="0000232C"/>
    <w:rsid w:val="00030028"/>
    <w:rsid w:val="000339EA"/>
    <w:rsid w:val="000404B7"/>
    <w:rsid w:val="00040A24"/>
    <w:rsid w:val="000421AD"/>
    <w:rsid w:val="00043670"/>
    <w:rsid w:val="00057A14"/>
    <w:rsid w:val="00060006"/>
    <w:rsid w:val="0006192A"/>
    <w:rsid w:val="0006429C"/>
    <w:rsid w:val="00064EBF"/>
    <w:rsid w:val="000651C2"/>
    <w:rsid w:val="00065E1F"/>
    <w:rsid w:val="00072AF8"/>
    <w:rsid w:val="00093492"/>
    <w:rsid w:val="0009610F"/>
    <w:rsid w:val="000B63FD"/>
    <w:rsid w:val="000C2707"/>
    <w:rsid w:val="000D4830"/>
    <w:rsid w:val="000D7907"/>
    <w:rsid w:val="000E4CA2"/>
    <w:rsid w:val="000F0883"/>
    <w:rsid w:val="000F45A0"/>
    <w:rsid w:val="00130F48"/>
    <w:rsid w:val="00134DBE"/>
    <w:rsid w:val="0013649C"/>
    <w:rsid w:val="00136B89"/>
    <w:rsid w:val="00142E70"/>
    <w:rsid w:val="0015154D"/>
    <w:rsid w:val="00181266"/>
    <w:rsid w:val="00182EC1"/>
    <w:rsid w:val="00183EF8"/>
    <w:rsid w:val="00184252"/>
    <w:rsid w:val="001A15C4"/>
    <w:rsid w:val="001A2A15"/>
    <w:rsid w:val="001A2BB0"/>
    <w:rsid w:val="001A5B26"/>
    <w:rsid w:val="001B633A"/>
    <w:rsid w:val="001C3C08"/>
    <w:rsid w:val="001D4AAA"/>
    <w:rsid w:val="001F0484"/>
    <w:rsid w:val="0020484A"/>
    <w:rsid w:val="00204ADE"/>
    <w:rsid w:val="00214CAF"/>
    <w:rsid w:val="002216E8"/>
    <w:rsid w:val="0022684A"/>
    <w:rsid w:val="00226C97"/>
    <w:rsid w:val="0024485C"/>
    <w:rsid w:val="0025411A"/>
    <w:rsid w:val="00267B44"/>
    <w:rsid w:val="002774E9"/>
    <w:rsid w:val="00291C10"/>
    <w:rsid w:val="002971D8"/>
    <w:rsid w:val="002A135B"/>
    <w:rsid w:val="002A46ED"/>
    <w:rsid w:val="002C7A25"/>
    <w:rsid w:val="002D267F"/>
    <w:rsid w:val="002D4B37"/>
    <w:rsid w:val="002E005E"/>
    <w:rsid w:val="002E27FA"/>
    <w:rsid w:val="002E69A8"/>
    <w:rsid w:val="002E6EEB"/>
    <w:rsid w:val="002F2964"/>
    <w:rsid w:val="00300C5F"/>
    <w:rsid w:val="00304E75"/>
    <w:rsid w:val="00324A64"/>
    <w:rsid w:val="00326F3A"/>
    <w:rsid w:val="0032708D"/>
    <w:rsid w:val="00330A37"/>
    <w:rsid w:val="00335739"/>
    <w:rsid w:val="0033617B"/>
    <w:rsid w:val="003366BD"/>
    <w:rsid w:val="00372A71"/>
    <w:rsid w:val="00382793"/>
    <w:rsid w:val="003848A3"/>
    <w:rsid w:val="00387596"/>
    <w:rsid w:val="00391782"/>
    <w:rsid w:val="003A1B90"/>
    <w:rsid w:val="003A4917"/>
    <w:rsid w:val="003A6D83"/>
    <w:rsid w:val="003B15A3"/>
    <w:rsid w:val="003C428C"/>
    <w:rsid w:val="003E35F9"/>
    <w:rsid w:val="003E4FA5"/>
    <w:rsid w:val="003F178F"/>
    <w:rsid w:val="003F6CCB"/>
    <w:rsid w:val="003F7731"/>
    <w:rsid w:val="004013F7"/>
    <w:rsid w:val="00404202"/>
    <w:rsid w:val="00410412"/>
    <w:rsid w:val="00420C0D"/>
    <w:rsid w:val="004266F6"/>
    <w:rsid w:val="00430019"/>
    <w:rsid w:val="0043347B"/>
    <w:rsid w:val="00433929"/>
    <w:rsid w:val="00435665"/>
    <w:rsid w:val="00446663"/>
    <w:rsid w:val="00467EBF"/>
    <w:rsid w:val="004719D1"/>
    <w:rsid w:val="00475005"/>
    <w:rsid w:val="00481B9A"/>
    <w:rsid w:val="004832BC"/>
    <w:rsid w:val="004963E6"/>
    <w:rsid w:val="004A519A"/>
    <w:rsid w:val="004B6614"/>
    <w:rsid w:val="004E6C57"/>
    <w:rsid w:val="00501F01"/>
    <w:rsid w:val="00522974"/>
    <w:rsid w:val="00525661"/>
    <w:rsid w:val="00527A9A"/>
    <w:rsid w:val="00530263"/>
    <w:rsid w:val="005564D9"/>
    <w:rsid w:val="00582098"/>
    <w:rsid w:val="005944DF"/>
    <w:rsid w:val="005C3AB2"/>
    <w:rsid w:val="005D1E9A"/>
    <w:rsid w:val="005E0A6D"/>
    <w:rsid w:val="006100BE"/>
    <w:rsid w:val="00632919"/>
    <w:rsid w:val="00632973"/>
    <w:rsid w:val="006449E5"/>
    <w:rsid w:val="0064693E"/>
    <w:rsid w:val="006514BA"/>
    <w:rsid w:val="00657FE9"/>
    <w:rsid w:val="006636A0"/>
    <w:rsid w:val="00672837"/>
    <w:rsid w:val="006762E1"/>
    <w:rsid w:val="006800B1"/>
    <w:rsid w:val="006825AA"/>
    <w:rsid w:val="006856E1"/>
    <w:rsid w:val="006A6660"/>
    <w:rsid w:val="006D5157"/>
    <w:rsid w:val="006F19CE"/>
    <w:rsid w:val="006F2FED"/>
    <w:rsid w:val="006F7C95"/>
    <w:rsid w:val="00731101"/>
    <w:rsid w:val="007329A1"/>
    <w:rsid w:val="00733BDA"/>
    <w:rsid w:val="007462A1"/>
    <w:rsid w:val="00765C13"/>
    <w:rsid w:val="00783A21"/>
    <w:rsid w:val="00784570"/>
    <w:rsid w:val="00790907"/>
    <w:rsid w:val="0079563F"/>
    <w:rsid w:val="007D4E67"/>
    <w:rsid w:val="007F16B9"/>
    <w:rsid w:val="00804BCB"/>
    <w:rsid w:val="0081086B"/>
    <w:rsid w:val="0081612C"/>
    <w:rsid w:val="00832A1A"/>
    <w:rsid w:val="008402DF"/>
    <w:rsid w:val="00860EA0"/>
    <w:rsid w:val="0087193F"/>
    <w:rsid w:val="00876658"/>
    <w:rsid w:val="0088261B"/>
    <w:rsid w:val="008943EC"/>
    <w:rsid w:val="00896E1E"/>
    <w:rsid w:val="008B36E9"/>
    <w:rsid w:val="008D173D"/>
    <w:rsid w:val="008E4C84"/>
    <w:rsid w:val="008E798A"/>
    <w:rsid w:val="008F3155"/>
    <w:rsid w:val="00902F41"/>
    <w:rsid w:val="00905F60"/>
    <w:rsid w:val="00911A74"/>
    <w:rsid w:val="00924541"/>
    <w:rsid w:val="00927866"/>
    <w:rsid w:val="00937A25"/>
    <w:rsid w:val="00985D39"/>
    <w:rsid w:val="00997FAE"/>
    <w:rsid w:val="009A7F1B"/>
    <w:rsid w:val="009B0D86"/>
    <w:rsid w:val="009C18AA"/>
    <w:rsid w:val="009C4478"/>
    <w:rsid w:val="009D1137"/>
    <w:rsid w:val="009E6F93"/>
    <w:rsid w:val="009F1EED"/>
    <w:rsid w:val="009F212E"/>
    <w:rsid w:val="00A01139"/>
    <w:rsid w:val="00A05CEF"/>
    <w:rsid w:val="00A16B58"/>
    <w:rsid w:val="00A36E35"/>
    <w:rsid w:val="00A55D51"/>
    <w:rsid w:val="00A671E7"/>
    <w:rsid w:val="00A74E1C"/>
    <w:rsid w:val="00A767E4"/>
    <w:rsid w:val="00A77765"/>
    <w:rsid w:val="00A90F05"/>
    <w:rsid w:val="00A968A3"/>
    <w:rsid w:val="00AC1C55"/>
    <w:rsid w:val="00AC24CC"/>
    <w:rsid w:val="00AE5774"/>
    <w:rsid w:val="00AE6D89"/>
    <w:rsid w:val="00AE7AFF"/>
    <w:rsid w:val="00AF3565"/>
    <w:rsid w:val="00AF5253"/>
    <w:rsid w:val="00B211C9"/>
    <w:rsid w:val="00B44961"/>
    <w:rsid w:val="00B4575D"/>
    <w:rsid w:val="00B700F8"/>
    <w:rsid w:val="00B83AA4"/>
    <w:rsid w:val="00B95207"/>
    <w:rsid w:val="00B9541B"/>
    <w:rsid w:val="00B97A05"/>
    <w:rsid w:val="00BA1C81"/>
    <w:rsid w:val="00BA3B08"/>
    <w:rsid w:val="00BA4378"/>
    <w:rsid w:val="00BB2983"/>
    <w:rsid w:val="00BC008A"/>
    <w:rsid w:val="00BC455B"/>
    <w:rsid w:val="00BC5D18"/>
    <w:rsid w:val="00BD4BAA"/>
    <w:rsid w:val="00BE7798"/>
    <w:rsid w:val="00C00B20"/>
    <w:rsid w:val="00C01882"/>
    <w:rsid w:val="00C0595F"/>
    <w:rsid w:val="00C11DF0"/>
    <w:rsid w:val="00C12F5A"/>
    <w:rsid w:val="00C17719"/>
    <w:rsid w:val="00C23189"/>
    <w:rsid w:val="00C51417"/>
    <w:rsid w:val="00C83EEC"/>
    <w:rsid w:val="00C919D0"/>
    <w:rsid w:val="00C91CD7"/>
    <w:rsid w:val="00CA52F9"/>
    <w:rsid w:val="00CB59E8"/>
    <w:rsid w:val="00CB60EC"/>
    <w:rsid w:val="00CE5B68"/>
    <w:rsid w:val="00CF5FF7"/>
    <w:rsid w:val="00D25987"/>
    <w:rsid w:val="00D328BD"/>
    <w:rsid w:val="00D53477"/>
    <w:rsid w:val="00D5465D"/>
    <w:rsid w:val="00D606C8"/>
    <w:rsid w:val="00D62356"/>
    <w:rsid w:val="00D6625F"/>
    <w:rsid w:val="00D95244"/>
    <w:rsid w:val="00DA28E1"/>
    <w:rsid w:val="00DA3415"/>
    <w:rsid w:val="00DB2EE2"/>
    <w:rsid w:val="00DB57E1"/>
    <w:rsid w:val="00DB7F14"/>
    <w:rsid w:val="00DC3249"/>
    <w:rsid w:val="00DF0BD2"/>
    <w:rsid w:val="00E043CD"/>
    <w:rsid w:val="00E20C82"/>
    <w:rsid w:val="00E21818"/>
    <w:rsid w:val="00E25B89"/>
    <w:rsid w:val="00E507D6"/>
    <w:rsid w:val="00E7593A"/>
    <w:rsid w:val="00E97A89"/>
    <w:rsid w:val="00E97CF7"/>
    <w:rsid w:val="00EB0299"/>
    <w:rsid w:val="00EB674D"/>
    <w:rsid w:val="00ED6FC5"/>
    <w:rsid w:val="00EE56CB"/>
    <w:rsid w:val="00F01AC0"/>
    <w:rsid w:val="00F02967"/>
    <w:rsid w:val="00F05BEA"/>
    <w:rsid w:val="00F06CF8"/>
    <w:rsid w:val="00F15938"/>
    <w:rsid w:val="00F220D0"/>
    <w:rsid w:val="00F22C26"/>
    <w:rsid w:val="00F26141"/>
    <w:rsid w:val="00F5077E"/>
    <w:rsid w:val="00F50FBB"/>
    <w:rsid w:val="00F51F1F"/>
    <w:rsid w:val="00F55964"/>
    <w:rsid w:val="00F7283E"/>
    <w:rsid w:val="00F800C0"/>
    <w:rsid w:val="00F90056"/>
    <w:rsid w:val="00F968CD"/>
    <w:rsid w:val="00FA6E99"/>
    <w:rsid w:val="00FB0ECF"/>
    <w:rsid w:val="00FB154C"/>
    <w:rsid w:val="00FB4556"/>
    <w:rsid w:val="00FB7B86"/>
    <w:rsid w:val="00FD2F1F"/>
    <w:rsid w:val="00FE1116"/>
    <w:rsid w:val="00FE1793"/>
    <w:rsid w:val="00FE4170"/>
    <w:rsid w:val="00FF554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14948F"/>
  <w15:chartTrackingRefBased/>
  <w15:docId w15:val="{592FA8C7-0C17-4A2C-A768-4AEFC4AF6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7B44"/>
    <w:pPr>
      <w:spacing w:after="0" w:line="240" w:lineRule="auto"/>
    </w:pPr>
    <w:rPr>
      <w:rFonts w:ascii="Times New Roman" w:eastAsia="Times New Roman" w:hAnsi="Times New Roman" w:cs="Times New Roman"/>
      <w:sz w:val="24"/>
      <w:szCs w:val="24"/>
      <w:lang w:eastAsia="tr-TR"/>
    </w:rPr>
  </w:style>
  <w:style w:type="paragraph" w:styleId="Balk1">
    <w:name w:val="heading 1"/>
    <w:basedOn w:val="Normal"/>
    <w:next w:val="Normal"/>
    <w:link w:val="Balk1Char"/>
    <w:uiPriority w:val="9"/>
    <w:qFormat/>
    <w:rsid w:val="00387596"/>
    <w:pPr>
      <w:keepNext/>
      <w:keepLines/>
      <w:spacing w:after="480" w:line="360" w:lineRule="auto"/>
      <w:jc w:val="center"/>
      <w:outlineLvl w:val="0"/>
    </w:pPr>
    <w:rPr>
      <w:rFonts w:eastAsiaTheme="majorEastAsia" w:cstheme="majorBidi"/>
      <w:b/>
      <w:szCs w:val="32"/>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yknormal">
    <w:name w:val="yknormal"/>
    <w:basedOn w:val="Normal"/>
    <w:rsid w:val="00267B44"/>
    <w:pPr>
      <w:tabs>
        <w:tab w:val="left" w:pos="567"/>
      </w:tabs>
      <w:overflowPunct w:val="0"/>
      <w:autoSpaceDE w:val="0"/>
      <w:autoSpaceDN w:val="0"/>
      <w:adjustRightInd w:val="0"/>
      <w:spacing w:after="120" w:line="360" w:lineRule="atLeast"/>
      <w:jc w:val="both"/>
      <w:textAlignment w:val="baseline"/>
    </w:pPr>
    <w:rPr>
      <w:szCs w:val="20"/>
    </w:rPr>
  </w:style>
  <w:style w:type="paragraph" w:customStyle="1" w:styleId="yknormals">
    <w:name w:val="yknormals"/>
    <w:basedOn w:val="yknormal"/>
    <w:next w:val="yknormal"/>
    <w:rsid w:val="00267B44"/>
    <w:pPr>
      <w:spacing w:after="240"/>
    </w:pPr>
  </w:style>
  <w:style w:type="paragraph" w:customStyle="1" w:styleId="yknbaslik">
    <w:name w:val="yknbaslik"/>
    <w:basedOn w:val="Normal"/>
    <w:rsid w:val="00267B44"/>
    <w:pPr>
      <w:keepNext/>
      <w:widowControl w:val="0"/>
      <w:overflowPunct w:val="0"/>
      <w:autoSpaceDE w:val="0"/>
      <w:autoSpaceDN w:val="0"/>
      <w:adjustRightInd w:val="0"/>
      <w:spacing w:after="240" w:line="360" w:lineRule="atLeast"/>
      <w:jc w:val="center"/>
      <w:textAlignment w:val="baseline"/>
    </w:pPr>
    <w:rPr>
      <w:b/>
      <w:sz w:val="26"/>
      <w:szCs w:val="20"/>
    </w:rPr>
  </w:style>
  <w:style w:type="paragraph" w:styleId="stBilgi">
    <w:name w:val="header"/>
    <w:basedOn w:val="Normal"/>
    <w:link w:val="stBilgiChar"/>
    <w:uiPriority w:val="99"/>
    <w:unhideWhenUsed/>
    <w:rsid w:val="003A6D83"/>
    <w:pPr>
      <w:tabs>
        <w:tab w:val="center" w:pos="4536"/>
        <w:tab w:val="right" w:pos="9072"/>
      </w:tabs>
    </w:pPr>
  </w:style>
  <w:style w:type="character" w:customStyle="1" w:styleId="stBilgiChar">
    <w:name w:val="Üst Bilgi Char"/>
    <w:basedOn w:val="VarsaylanParagrafYazTipi"/>
    <w:link w:val="stBilgi"/>
    <w:uiPriority w:val="99"/>
    <w:rsid w:val="003A6D83"/>
    <w:rPr>
      <w:rFonts w:ascii="Times New Roman" w:eastAsia="Times New Roman" w:hAnsi="Times New Roman" w:cs="Times New Roman"/>
      <w:sz w:val="24"/>
      <w:szCs w:val="24"/>
      <w:lang w:eastAsia="tr-TR"/>
    </w:rPr>
  </w:style>
  <w:style w:type="paragraph" w:styleId="AltBilgi">
    <w:name w:val="footer"/>
    <w:basedOn w:val="Normal"/>
    <w:link w:val="AltBilgiChar"/>
    <w:uiPriority w:val="99"/>
    <w:unhideWhenUsed/>
    <w:rsid w:val="003A6D83"/>
    <w:pPr>
      <w:tabs>
        <w:tab w:val="center" w:pos="4536"/>
        <w:tab w:val="right" w:pos="9072"/>
      </w:tabs>
    </w:pPr>
  </w:style>
  <w:style w:type="character" w:customStyle="1" w:styleId="AltBilgiChar">
    <w:name w:val="Alt Bilgi Char"/>
    <w:basedOn w:val="VarsaylanParagrafYazTipi"/>
    <w:link w:val="AltBilgi"/>
    <w:uiPriority w:val="99"/>
    <w:rsid w:val="003A6D83"/>
    <w:rPr>
      <w:rFonts w:ascii="Times New Roman" w:eastAsia="Times New Roman" w:hAnsi="Times New Roman" w:cs="Times New Roman"/>
      <w:sz w:val="24"/>
      <w:szCs w:val="24"/>
      <w:lang w:eastAsia="tr-TR"/>
    </w:rPr>
  </w:style>
  <w:style w:type="character" w:customStyle="1" w:styleId="Balk1Char">
    <w:name w:val="Başlık 1 Char"/>
    <w:basedOn w:val="VarsaylanParagrafYazTipi"/>
    <w:link w:val="Balk1"/>
    <w:uiPriority w:val="9"/>
    <w:rsid w:val="00387596"/>
    <w:rPr>
      <w:rFonts w:ascii="Times New Roman" w:eastAsiaTheme="majorEastAsia" w:hAnsi="Times New Roman" w:cstheme="majorBidi"/>
      <w:b/>
      <w:sz w:val="24"/>
      <w:szCs w:val="32"/>
    </w:rPr>
  </w:style>
  <w:style w:type="character" w:styleId="Kpr">
    <w:name w:val="Hyperlink"/>
    <w:basedOn w:val="VarsaylanParagrafYazTipi"/>
    <w:uiPriority w:val="99"/>
    <w:unhideWhenUsed/>
    <w:rsid w:val="00905F60"/>
    <w:rPr>
      <w:color w:val="0000FF"/>
      <w:u w:val="single"/>
    </w:rPr>
  </w:style>
  <w:style w:type="paragraph" w:styleId="ekillerTablosu">
    <w:name w:val="table of figures"/>
    <w:basedOn w:val="Normal"/>
    <w:next w:val="Normal"/>
    <w:uiPriority w:val="99"/>
    <w:unhideWhenUsed/>
    <w:rsid w:val="00905F60"/>
    <w:pPr>
      <w:spacing w:line="360" w:lineRule="auto"/>
      <w:ind w:left="480" w:hanging="480"/>
    </w:pPr>
    <w:rPr>
      <w:rFonts w:asciiTheme="minorHAnsi" w:hAnsiTheme="minorHAnsi"/>
      <w:b/>
      <w:bCs/>
      <w:sz w:val="20"/>
      <w:szCs w:val="20"/>
    </w:rPr>
  </w:style>
  <w:style w:type="paragraph" w:customStyle="1" w:styleId="ykekbasligi">
    <w:name w:val="ykekbasligi"/>
    <w:basedOn w:val="Normal"/>
    <w:rsid w:val="00905F60"/>
    <w:pPr>
      <w:keepNext/>
      <w:pageBreakBefore/>
      <w:widowControl w:val="0"/>
      <w:overflowPunct w:val="0"/>
      <w:autoSpaceDE w:val="0"/>
      <w:autoSpaceDN w:val="0"/>
      <w:adjustRightInd w:val="0"/>
      <w:spacing w:after="360" w:line="360" w:lineRule="atLeast"/>
      <w:jc w:val="center"/>
      <w:textAlignment w:val="baseline"/>
    </w:pPr>
    <w:rPr>
      <w:b/>
      <w:sz w:val="26"/>
      <w:szCs w:val="20"/>
    </w:rPr>
  </w:style>
  <w:style w:type="paragraph" w:customStyle="1" w:styleId="yksimgecon">
    <w:name w:val="yksimgecon"/>
    <w:basedOn w:val="Normal"/>
    <w:rsid w:val="00905F60"/>
    <w:pPr>
      <w:tabs>
        <w:tab w:val="left" w:pos="1701"/>
      </w:tabs>
      <w:overflowPunct w:val="0"/>
      <w:autoSpaceDE w:val="0"/>
      <w:autoSpaceDN w:val="0"/>
      <w:adjustRightInd w:val="0"/>
      <w:spacing w:after="240" w:line="240" w:lineRule="atLeast"/>
      <w:jc w:val="both"/>
      <w:textAlignment w:val="baseline"/>
    </w:pPr>
    <w:rPr>
      <w:szCs w:val="20"/>
    </w:rPr>
  </w:style>
  <w:style w:type="paragraph" w:styleId="SonnotMetni">
    <w:name w:val="endnote text"/>
    <w:basedOn w:val="Normal"/>
    <w:link w:val="SonnotMetniChar"/>
    <w:semiHidden/>
    <w:rsid w:val="00905F60"/>
    <w:rPr>
      <w:sz w:val="20"/>
      <w:szCs w:val="20"/>
    </w:rPr>
  </w:style>
  <w:style w:type="character" w:customStyle="1" w:styleId="SonnotMetniChar">
    <w:name w:val="Sonnot Metni Char"/>
    <w:basedOn w:val="VarsaylanParagrafYazTipi"/>
    <w:link w:val="SonnotMetni"/>
    <w:semiHidden/>
    <w:rsid w:val="00905F60"/>
    <w:rPr>
      <w:rFonts w:ascii="Times New Roman" w:eastAsia="Times New Roman" w:hAnsi="Times New Roman" w:cs="Times New Roman"/>
      <w:sz w:val="20"/>
      <w:szCs w:val="20"/>
      <w:lang w:eastAsia="tr-TR"/>
    </w:rPr>
  </w:style>
  <w:style w:type="paragraph" w:customStyle="1" w:styleId="Default">
    <w:name w:val="Default"/>
    <w:rsid w:val="00905F60"/>
    <w:pPr>
      <w:autoSpaceDE w:val="0"/>
      <w:autoSpaceDN w:val="0"/>
      <w:adjustRightInd w:val="0"/>
      <w:spacing w:after="0" w:line="240" w:lineRule="auto"/>
    </w:pPr>
    <w:rPr>
      <w:rFonts w:ascii="Times New Roman" w:eastAsia="Times New Roman" w:hAnsi="Times New Roman" w:cs="Times New Roman"/>
      <w:color w:val="000000"/>
      <w:sz w:val="24"/>
      <w:szCs w:val="24"/>
      <w:lang w:eastAsia="tr-TR"/>
    </w:rPr>
  </w:style>
  <w:style w:type="table" w:styleId="TabloKlavuzu">
    <w:name w:val="Table Grid"/>
    <w:basedOn w:val="NormalTablo"/>
    <w:rsid w:val="00905F60"/>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BE7798"/>
    <w:rPr>
      <w:color w:val="808080"/>
    </w:rPr>
  </w:style>
  <w:style w:type="paragraph" w:styleId="T2">
    <w:name w:val="toc 2"/>
    <w:basedOn w:val="Normal"/>
    <w:next w:val="Normal"/>
    <w:autoRedefine/>
    <w:uiPriority w:val="39"/>
    <w:unhideWhenUsed/>
    <w:rsid w:val="0081612C"/>
    <w:pPr>
      <w:spacing w:after="100"/>
      <w:ind w:left="240"/>
    </w:pPr>
  </w:style>
  <w:style w:type="paragraph" w:styleId="T1">
    <w:name w:val="toc 1"/>
    <w:basedOn w:val="Normal"/>
    <w:next w:val="Normal"/>
    <w:autoRedefine/>
    <w:uiPriority w:val="39"/>
    <w:unhideWhenUsed/>
    <w:rsid w:val="0081612C"/>
    <w:pPr>
      <w:spacing w:after="100"/>
    </w:pPr>
  </w:style>
  <w:style w:type="paragraph" w:styleId="Dzeltme">
    <w:name w:val="Revision"/>
    <w:hidden/>
    <w:uiPriority w:val="99"/>
    <w:semiHidden/>
    <w:rsid w:val="00AC1C55"/>
    <w:pPr>
      <w:spacing w:after="0" w:line="240" w:lineRule="auto"/>
    </w:pPr>
    <w:rPr>
      <w:rFonts w:ascii="Times New Roman" w:eastAsia="Times New Roman" w:hAnsi="Times New Roman" w:cs="Times New Roman"/>
      <w:sz w:val="24"/>
      <w:szCs w:val="24"/>
      <w:lang w:eastAsia="tr-TR"/>
    </w:rPr>
  </w:style>
  <w:style w:type="paragraph" w:customStyle="1" w:styleId="TezMetni10Satr">
    <w:name w:val="Tez Metni_1.0 Satır"/>
    <w:rsid w:val="00CA52F9"/>
    <w:pPr>
      <w:spacing w:after="0" w:line="240" w:lineRule="auto"/>
      <w:ind w:firstLine="709"/>
      <w:jc w:val="both"/>
    </w:pPr>
    <w:rPr>
      <w:rFonts w:ascii="Times New Roman" w:eastAsia="Times New Roman" w:hAnsi="Times New Roman" w:cs="Times New Roman"/>
      <w:sz w:val="24"/>
      <w:szCs w:val="24"/>
      <w:lang w:eastAsia="tr-TR"/>
    </w:rPr>
  </w:style>
  <w:style w:type="character" w:styleId="zlenenKpr">
    <w:name w:val="FollowedHyperlink"/>
    <w:basedOn w:val="VarsaylanParagrafYazTipi"/>
    <w:uiPriority w:val="99"/>
    <w:semiHidden/>
    <w:unhideWhenUsed/>
    <w:rsid w:val="00F50F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761805">
      <w:bodyDiv w:val="1"/>
      <w:marLeft w:val="0"/>
      <w:marRight w:val="0"/>
      <w:marTop w:val="0"/>
      <w:marBottom w:val="0"/>
      <w:divBdr>
        <w:top w:val="none" w:sz="0" w:space="0" w:color="auto"/>
        <w:left w:val="none" w:sz="0" w:space="0" w:color="auto"/>
        <w:bottom w:val="none" w:sz="0" w:space="0" w:color="auto"/>
        <w:right w:val="none" w:sz="0" w:space="0" w:color="auto"/>
      </w:divBdr>
    </w:div>
    <w:div w:id="1541212341">
      <w:bodyDiv w:val="1"/>
      <w:marLeft w:val="0"/>
      <w:marRight w:val="0"/>
      <w:marTop w:val="0"/>
      <w:marBottom w:val="0"/>
      <w:divBdr>
        <w:top w:val="none" w:sz="0" w:space="0" w:color="auto"/>
        <w:left w:val="none" w:sz="0" w:space="0" w:color="auto"/>
        <w:bottom w:val="none" w:sz="0" w:space="0" w:color="auto"/>
        <w:right w:val="none" w:sz="0" w:space="0" w:color="auto"/>
      </w:divBdr>
      <w:divsChild>
        <w:div w:id="80393388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8.xml"/><Relationship Id="rId26" Type="http://schemas.openxmlformats.org/officeDocument/2006/relationships/header" Target="header12.xml"/><Relationship Id="rId39" Type="http://schemas.openxmlformats.org/officeDocument/2006/relationships/header" Target="header20.xml"/><Relationship Id="rId21" Type="http://schemas.openxmlformats.org/officeDocument/2006/relationships/header" Target="header9.xml"/><Relationship Id="rId34" Type="http://schemas.openxmlformats.org/officeDocument/2006/relationships/footer" Target="footer10.xml"/><Relationship Id="rId42" Type="http://schemas.openxmlformats.org/officeDocument/2006/relationships/header" Target="header22.xml"/><Relationship Id="rId47" Type="http://schemas.openxmlformats.org/officeDocument/2006/relationships/header" Target="header26.xml"/><Relationship Id="rId50" Type="http://schemas.openxmlformats.org/officeDocument/2006/relationships/footer" Target="foot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footer" Target="footer8.xml"/><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footer" Target="footer9.xml"/><Relationship Id="rId37" Type="http://schemas.openxmlformats.org/officeDocument/2006/relationships/footer" Target="footer11.xml"/><Relationship Id="rId40" Type="http://schemas.openxmlformats.org/officeDocument/2006/relationships/footer" Target="footer12.xml"/><Relationship Id="rId45" Type="http://schemas.openxmlformats.org/officeDocument/2006/relationships/header" Target="header24.xml"/><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header" Target="header15.xml"/><Relationship Id="rId44" Type="http://schemas.openxmlformats.org/officeDocument/2006/relationships/footer" Target="footer13.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header" Target="header14.xml"/><Relationship Id="rId35" Type="http://schemas.openxmlformats.org/officeDocument/2006/relationships/header" Target="header17.xml"/><Relationship Id="rId43" Type="http://schemas.openxmlformats.org/officeDocument/2006/relationships/header" Target="header23.xml"/><Relationship Id="rId48" Type="http://schemas.openxmlformats.org/officeDocument/2006/relationships/footer" Target="footer14.xml"/><Relationship Id="rId8" Type="http://schemas.openxmlformats.org/officeDocument/2006/relationships/image" Target="media/image1.jpg"/><Relationship Id="rId51" Type="http://schemas.openxmlformats.org/officeDocument/2006/relationships/header" Target="header2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footer" Target="footer6.xml"/><Relationship Id="rId33" Type="http://schemas.openxmlformats.org/officeDocument/2006/relationships/header" Target="header16.xml"/><Relationship Id="rId38" Type="http://schemas.openxmlformats.org/officeDocument/2006/relationships/header" Target="header19.xml"/><Relationship Id="rId46" Type="http://schemas.openxmlformats.org/officeDocument/2006/relationships/header" Target="header25.xml"/><Relationship Id="rId20" Type="http://schemas.openxmlformats.org/officeDocument/2006/relationships/footer" Target="footer4.xml"/><Relationship Id="rId41" Type="http://schemas.openxmlformats.org/officeDocument/2006/relationships/header" Target="header21.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header" Target="header18.xml"/><Relationship Id="rId49" Type="http://schemas.openxmlformats.org/officeDocument/2006/relationships/header" Target="header27.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39"/>
        <w:category>
          <w:name w:val="Genel"/>
          <w:gallery w:val="placeholder"/>
        </w:category>
        <w:types>
          <w:type w:val="bbPlcHdr"/>
        </w:types>
        <w:behaviors>
          <w:behavior w:val="content"/>
        </w:behaviors>
        <w:guid w:val="{7D2D768A-C247-4F52-BB6A-A41A27C86DCF}"/>
      </w:docPartPr>
      <w:docPartBody>
        <w:p w:rsidR="00BB611C" w:rsidRDefault="00BB611C">
          <w:r w:rsidRPr="009B67E8">
            <w:rPr>
              <w:rStyle w:val="YerTutucuMetni"/>
            </w:rPr>
            <w:t>Bir öğe seçin.</w:t>
          </w:r>
        </w:p>
      </w:docPartBody>
    </w:docPart>
    <w:docPart>
      <w:docPartPr>
        <w:name w:val="254881ED35944008B2D06C5C34F8BB72"/>
        <w:category>
          <w:name w:val="Genel"/>
          <w:gallery w:val="placeholder"/>
        </w:category>
        <w:types>
          <w:type w:val="bbPlcHdr"/>
        </w:types>
        <w:behaviors>
          <w:behavior w:val="content"/>
        </w:behaviors>
        <w:guid w:val="{9F92438E-AF24-4041-A139-4AE82B9A114B}"/>
      </w:docPartPr>
      <w:docPartBody>
        <w:p w:rsidR="002429C3" w:rsidRDefault="00DE694B" w:rsidP="00DE694B">
          <w:pPr>
            <w:pStyle w:val="254881ED35944008B2D06C5C34F8BB72"/>
          </w:pPr>
          <w:r w:rsidRPr="009B67E8">
            <w:rPr>
              <w:rStyle w:val="YerTutucuMetni"/>
            </w:rPr>
            <w:t>Bir öğe seçin.</w:t>
          </w:r>
        </w:p>
      </w:docPartBody>
    </w:docPart>
    <w:docPart>
      <w:docPartPr>
        <w:name w:val="DB05A0ED1D234D76BF1F34FAB19DF5CF"/>
        <w:category>
          <w:name w:val="Genel"/>
          <w:gallery w:val="placeholder"/>
        </w:category>
        <w:types>
          <w:type w:val="bbPlcHdr"/>
        </w:types>
        <w:behaviors>
          <w:behavior w:val="content"/>
        </w:behaviors>
        <w:guid w:val="{3B9C863F-8506-4854-B550-529A3B940AB7}"/>
      </w:docPartPr>
      <w:docPartBody>
        <w:p w:rsidR="00111F05" w:rsidRDefault="006A2378" w:rsidP="006A2378">
          <w:pPr>
            <w:pStyle w:val="DB05A0ED1D234D76BF1F34FAB19DF5CF1"/>
          </w:pPr>
          <w:r w:rsidRPr="009B67E8">
            <w:rPr>
              <w:rStyle w:val="YerTutucuMetni"/>
            </w:rPr>
            <w:t>Bir öğe seçin.</w:t>
          </w:r>
        </w:p>
      </w:docPartBody>
    </w:docPart>
    <w:docPart>
      <w:docPartPr>
        <w:name w:val="1D65ABC099234C1A9FBCDEAF46F89AB4"/>
        <w:category>
          <w:name w:val="Genel"/>
          <w:gallery w:val="placeholder"/>
        </w:category>
        <w:types>
          <w:type w:val="bbPlcHdr"/>
        </w:types>
        <w:behaviors>
          <w:behavior w:val="content"/>
        </w:behaviors>
        <w:guid w:val="{2D7BF40F-C376-41C1-898D-C78458763721}"/>
      </w:docPartPr>
      <w:docPartBody>
        <w:p w:rsidR="00A328F5" w:rsidRDefault="00A328F5" w:rsidP="00A328F5">
          <w:pPr>
            <w:pStyle w:val="1D65ABC099234C1A9FBCDEAF46F89AB4"/>
          </w:pPr>
          <w:r w:rsidRPr="00F955A7">
            <w:rPr>
              <w:rStyle w:val="YerTutucuMetni"/>
            </w:rPr>
            <w:t>Bir öğe seçin.</w:t>
          </w:r>
        </w:p>
      </w:docPartBody>
    </w:docPart>
    <w:docPart>
      <w:docPartPr>
        <w:name w:val="5A4311FBBF1A4FD9BFD8EF21E99AE955"/>
        <w:category>
          <w:name w:val="Genel"/>
          <w:gallery w:val="placeholder"/>
        </w:category>
        <w:types>
          <w:type w:val="bbPlcHdr"/>
        </w:types>
        <w:behaviors>
          <w:behavior w:val="content"/>
        </w:behaviors>
        <w:guid w:val="{A20BCB8A-F1FC-4B7D-9EA8-931683C56FEA}"/>
      </w:docPartPr>
      <w:docPartBody>
        <w:p w:rsidR="00A328F5" w:rsidRDefault="00A328F5" w:rsidP="00A328F5">
          <w:pPr>
            <w:pStyle w:val="5A4311FBBF1A4FD9BFD8EF21E99AE955"/>
          </w:pPr>
          <w:r w:rsidRPr="00F955A7">
            <w:rPr>
              <w:rStyle w:val="YerTutucuMetni"/>
            </w:rPr>
            <w:t>Bir öğe seçin.</w:t>
          </w:r>
        </w:p>
      </w:docPartBody>
    </w:docPart>
    <w:docPart>
      <w:docPartPr>
        <w:name w:val="A1851F84F8A3483996B9BD092EDDB60A"/>
        <w:category>
          <w:name w:val="Genel"/>
          <w:gallery w:val="placeholder"/>
        </w:category>
        <w:types>
          <w:type w:val="bbPlcHdr"/>
        </w:types>
        <w:behaviors>
          <w:behavior w:val="content"/>
        </w:behaviors>
        <w:guid w:val="{E7B84E49-D6BE-49A8-9F07-1BAD5F5F68C2}"/>
      </w:docPartPr>
      <w:docPartBody>
        <w:p w:rsidR="00A328F5" w:rsidRDefault="00A328F5" w:rsidP="00A328F5">
          <w:pPr>
            <w:pStyle w:val="A1851F84F8A3483996B9BD092EDDB60A"/>
          </w:pPr>
          <w:r w:rsidRPr="00F955A7">
            <w:rPr>
              <w:rStyle w:val="YerTutucuMetni"/>
            </w:rPr>
            <w:t>Bir öğe seçin.</w:t>
          </w:r>
        </w:p>
      </w:docPartBody>
    </w:docPart>
    <w:docPart>
      <w:docPartPr>
        <w:name w:val="0B70BA7EAC0849D7ABF829307E5B2F3C"/>
        <w:category>
          <w:name w:val="Genel"/>
          <w:gallery w:val="placeholder"/>
        </w:category>
        <w:types>
          <w:type w:val="bbPlcHdr"/>
        </w:types>
        <w:behaviors>
          <w:behavior w:val="content"/>
        </w:behaviors>
        <w:guid w:val="{02C5C180-77F1-46D9-A6FE-01088C6E9460}"/>
      </w:docPartPr>
      <w:docPartBody>
        <w:p w:rsidR="00C96289" w:rsidRDefault="00A328F5" w:rsidP="00A328F5">
          <w:pPr>
            <w:pStyle w:val="0B70BA7EAC0849D7ABF829307E5B2F3C"/>
          </w:pPr>
          <w:r w:rsidRPr="00F955A7">
            <w:rPr>
              <w:rStyle w:val="YerTutucuMetni"/>
            </w:rPr>
            <w:t>Bir öğe seçin.</w:t>
          </w:r>
        </w:p>
      </w:docPartBody>
    </w:docPart>
    <w:docPart>
      <w:docPartPr>
        <w:name w:val="D06912804D3D48F08FD20CAF82A50C00"/>
        <w:category>
          <w:name w:val="Genel"/>
          <w:gallery w:val="placeholder"/>
        </w:category>
        <w:types>
          <w:type w:val="bbPlcHdr"/>
        </w:types>
        <w:behaviors>
          <w:behavior w:val="content"/>
        </w:behaviors>
        <w:guid w:val="{A88DBD63-401C-439E-9714-57279FFEF86E}"/>
      </w:docPartPr>
      <w:docPartBody>
        <w:p w:rsidR="00C96289" w:rsidRDefault="00A328F5" w:rsidP="00A328F5">
          <w:pPr>
            <w:pStyle w:val="D06912804D3D48F08FD20CAF82A50C00"/>
          </w:pPr>
          <w:r w:rsidRPr="00F955A7">
            <w:rPr>
              <w:rStyle w:val="YerTutucuMetni"/>
            </w:rPr>
            <w:t>Bir öğe seçin.</w:t>
          </w:r>
        </w:p>
      </w:docPartBody>
    </w:docPart>
    <w:docPart>
      <w:docPartPr>
        <w:name w:val="EF835AB5A9C149DA92F284A7727AD9C0"/>
        <w:category>
          <w:name w:val="Genel"/>
          <w:gallery w:val="placeholder"/>
        </w:category>
        <w:types>
          <w:type w:val="bbPlcHdr"/>
        </w:types>
        <w:behaviors>
          <w:behavior w:val="content"/>
        </w:behaviors>
        <w:guid w:val="{D0683231-FDA0-419B-B973-296740E462EA}"/>
      </w:docPartPr>
      <w:docPartBody>
        <w:p w:rsidR="00C96289" w:rsidRDefault="00A328F5" w:rsidP="00A328F5">
          <w:pPr>
            <w:pStyle w:val="EF835AB5A9C149DA92F284A7727AD9C0"/>
          </w:pPr>
          <w:r w:rsidRPr="00F955A7">
            <w:rPr>
              <w:rStyle w:val="YerTutucuMetni"/>
            </w:rPr>
            <w:t>Bir öğe seçin.</w:t>
          </w:r>
        </w:p>
      </w:docPartBody>
    </w:docPart>
    <w:docPart>
      <w:docPartPr>
        <w:name w:val="47F1B75D3D0B4A8C9CB2EAA5CCE34C37"/>
        <w:category>
          <w:name w:val="Genel"/>
          <w:gallery w:val="placeholder"/>
        </w:category>
        <w:types>
          <w:type w:val="bbPlcHdr"/>
        </w:types>
        <w:behaviors>
          <w:behavior w:val="content"/>
        </w:behaviors>
        <w:guid w:val="{68EEAFDD-1AA0-424B-BB6B-3F5B676FD019}"/>
      </w:docPartPr>
      <w:docPartBody>
        <w:p w:rsidR="00467833" w:rsidRDefault="00C96289" w:rsidP="00C96289">
          <w:pPr>
            <w:pStyle w:val="47F1B75D3D0B4A8C9CB2EAA5CCE34C37"/>
          </w:pPr>
          <w:r w:rsidRPr="00F955A7">
            <w:rPr>
              <w:rStyle w:val="YerTutucuMetni"/>
            </w:rPr>
            <w:t>Bir öğe seçin.</w:t>
          </w:r>
        </w:p>
      </w:docPartBody>
    </w:docPart>
    <w:docPart>
      <w:docPartPr>
        <w:name w:val="8C367E4833F54014A2F8447257B90286"/>
        <w:category>
          <w:name w:val="Genel"/>
          <w:gallery w:val="placeholder"/>
        </w:category>
        <w:types>
          <w:type w:val="bbPlcHdr"/>
        </w:types>
        <w:behaviors>
          <w:behavior w:val="content"/>
        </w:behaviors>
        <w:guid w:val="{D7E51F07-8962-499E-9FE0-09F64FFE8D0B}"/>
      </w:docPartPr>
      <w:docPartBody>
        <w:p w:rsidR="00467833" w:rsidRDefault="00C96289" w:rsidP="00C96289">
          <w:pPr>
            <w:pStyle w:val="8C367E4833F54014A2F8447257B90286"/>
          </w:pPr>
          <w:r w:rsidRPr="00F955A7">
            <w:rPr>
              <w:rStyle w:val="YerTutucuMetni"/>
            </w:rPr>
            <w:t>Bir öğe seçin.</w:t>
          </w:r>
        </w:p>
      </w:docPartBody>
    </w:docPart>
    <w:docPart>
      <w:docPartPr>
        <w:name w:val="46CEC2D810B14C3CA093E3085EBE9E25"/>
        <w:category>
          <w:name w:val="Genel"/>
          <w:gallery w:val="placeholder"/>
        </w:category>
        <w:types>
          <w:type w:val="bbPlcHdr"/>
        </w:types>
        <w:behaviors>
          <w:behavior w:val="content"/>
        </w:behaviors>
        <w:guid w:val="{3CA9F9F2-1353-4B1B-9095-C842754CBA5F}"/>
      </w:docPartPr>
      <w:docPartBody>
        <w:p w:rsidR="001F249C" w:rsidRDefault="002F299E" w:rsidP="002F299E">
          <w:pPr>
            <w:pStyle w:val="46CEC2D810B14C3CA093E3085EBE9E25"/>
          </w:pPr>
          <w:r w:rsidRPr="009B67E8">
            <w:rPr>
              <w:rStyle w:val="YerTutucuMetni"/>
            </w:rPr>
            <w:t>Bir öğe seçin.</w:t>
          </w:r>
        </w:p>
      </w:docPartBody>
    </w:docPart>
    <w:docPart>
      <w:docPartPr>
        <w:name w:val="C9AECF32C2A948FEBA16BD1E3FA7E43C"/>
        <w:category>
          <w:name w:val="Genel"/>
          <w:gallery w:val="placeholder"/>
        </w:category>
        <w:types>
          <w:type w:val="bbPlcHdr"/>
        </w:types>
        <w:behaviors>
          <w:behavior w:val="content"/>
        </w:behaviors>
        <w:guid w:val="{0F68BF54-8C5C-4568-A18A-FA246FB05121}"/>
      </w:docPartPr>
      <w:docPartBody>
        <w:p w:rsidR="001F249C" w:rsidRDefault="002F299E" w:rsidP="002F299E">
          <w:pPr>
            <w:pStyle w:val="C9AECF32C2A948FEBA16BD1E3FA7E43C"/>
          </w:pPr>
          <w:r w:rsidRPr="009B67E8">
            <w:rPr>
              <w:rStyle w:val="YerTutucuMetni"/>
            </w:rPr>
            <w:t>Bir öğe seçin.</w:t>
          </w:r>
        </w:p>
      </w:docPartBody>
    </w:docPart>
    <w:docPart>
      <w:docPartPr>
        <w:name w:val="2387A8BBCA6D493F9DA1C16D7AC8DC26"/>
        <w:category>
          <w:name w:val="Genel"/>
          <w:gallery w:val="placeholder"/>
        </w:category>
        <w:types>
          <w:type w:val="bbPlcHdr"/>
        </w:types>
        <w:behaviors>
          <w:behavior w:val="content"/>
        </w:behaviors>
        <w:guid w:val="{FF7C49FE-6C6B-4F70-8B38-AF3AF20EF44C}"/>
      </w:docPartPr>
      <w:docPartBody>
        <w:p w:rsidR="001F249C" w:rsidRDefault="002F299E" w:rsidP="002F299E">
          <w:pPr>
            <w:pStyle w:val="2387A8BBCA6D493F9DA1C16D7AC8DC26"/>
          </w:pPr>
          <w:r w:rsidRPr="009B67E8">
            <w:rPr>
              <w:rStyle w:val="YerTutucuMetni"/>
            </w:rPr>
            <w:t>Bir öğe seç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E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611C"/>
    <w:rsid w:val="00040352"/>
    <w:rsid w:val="000635CB"/>
    <w:rsid w:val="000F3027"/>
    <w:rsid w:val="001022DC"/>
    <w:rsid w:val="00111F05"/>
    <w:rsid w:val="001735BE"/>
    <w:rsid w:val="001A0572"/>
    <w:rsid w:val="001E7FC9"/>
    <w:rsid w:val="001F249C"/>
    <w:rsid w:val="001F7542"/>
    <w:rsid w:val="00222083"/>
    <w:rsid w:val="00225B20"/>
    <w:rsid w:val="00227E93"/>
    <w:rsid w:val="002429C3"/>
    <w:rsid w:val="00263272"/>
    <w:rsid w:val="002728E3"/>
    <w:rsid w:val="002B7BFD"/>
    <w:rsid w:val="002F299E"/>
    <w:rsid w:val="00332353"/>
    <w:rsid w:val="004165EA"/>
    <w:rsid w:val="00467833"/>
    <w:rsid w:val="004C37DC"/>
    <w:rsid w:val="00520636"/>
    <w:rsid w:val="00582312"/>
    <w:rsid w:val="00583C42"/>
    <w:rsid w:val="005A647A"/>
    <w:rsid w:val="006A2378"/>
    <w:rsid w:val="006E5229"/>
    <w:rsid w:val="007213BD"/>
    <w:rsid w:val="00723042"/>
    <w:rsid w:val="00734FF5"/>
    <w:rsid w:val="007E0192"/>
    <w:rsid w:val="007F4374"/>
    <w:rsid w:val="007F7150"/>
    <w:rsid w:val="00856365"/>
    <w:rsid w:val="00927A27"/>
    <w:rsid w:val="00A328F5"/>
    <w:rsid w:val="00AA2B3B"/>
    <w:rsid w:val="00BB611C"/>
    <w:rsid w:val="00BC641E"/>
    <w:rsid w:val="00C87282"/>
    <w:rsid w:val="00C87B92"/>
    <w:rsid w:val="00C96289"/>
    <w:rsid w:val="00CB21E5"/>
    <w:rsid w:val="00DE694B"/>
    <w:rsid w:val="00ED7D61"/>
    <w:rsid w:val="00F26958"/>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222083"/>
  </w:style>
  <w:style w:type="paragraph" w:customStyle="1" w:styleId="2E975337E119423BA134344745050BBB">
    <w:name w:val="2E975337E119423BA134344745050BBB"/>
    <w:rsid w:val="00BB611C"/>
  </w:style>
  <w:style w:type="paragraph" w:customStyle="1" w:styleId="738A139E6CB44358A2D1EE7D96530F10">
    <w:name w:val="738A139E6CB44358A2D1EE7D96530F10"/>
    <w:rsid w:val="00BB611C"/>
  </w:style>
  <w:style w:type="paragraph" w:customStyle="1" w:styleId="F4D2972F27CF4DD395B9FEF50F2BA336">
    <w:name w:val="F4D2972F27CF4DD395B9FEF50F2BA336"/>
    <w:rsid w:val="00BB611C"/>
  </w:style>
  <w:style w:type="paragraph" w:customStyle="1" w:styleId="BDD48E6CCA0544F78DC28632B1E097F6">
    <w:name w:val="BDD48E6CCA0544F78DC28632B1E097F6"/>
    <w:rsid w:val="00BB611C"/>
  </w:style>
  <w:style w:type="paragraph" w:customStyle="1" w:styleId="99E8C377EC714355B4B368DA8B7B9C39">
    <w:name w:val="99E8C377EC714355B4B368DA8B7B9C39"/>
    <w:rsid w:val="00BB611C"/>
  </w:style>
  <w:style w:type="paragraph" w:customStyle="1" w:styleId="3308BCC240144CC3A06645B816C111AF">
    <w:name w:val="3308BCC240144CC3A06645B816C111AF"/>
    <w:rsid w:val="00BB611C"/>
  </w:style>
  <w:style w:type="paragraph" w:customStyle="1" w:styleId="3870502C355549789A8B085DCFDD9538">
    <w:name w:val="3870502C355549789A8B085DCFDD9538"/>
    <w:rsid w:val="00BB611C"/>
  </w:style>
  <w:style w:type="paragraph" w:customStyle="1" w:styleId="22E12D1753034415A122B03326E12CD9">
    <w:name w:val="22E12D1753034415A122B03326E12CD9"/>
    <w:rsid w:val="00BB611C"/>
  </w:style>
  <w:style w:type="paragraph" w:customStyle="1" w:styleId="A93EDE33D114424F87A865CFBA56519D">
    <w:name w:val="A93EDE33D114424F87A865CFBA56519D"/>
    <w:rsid w:val="00BB611C"/>
  </w:style>
  <w:style w:type="paragraph" w:customStyle="1" w:styleId="FAB18A379C0741C49F11EF467F1E33D9">
    <w:name w:val="FAB18A379C0741C49F11EF467F1E33D9"/>
    <w:rsid w:val="00BB611C"/>
  </w:style>
  <w:style w:type="paragraph" w:customStyle="1" w:styleId="5D2BD4152E6342469064F3ED7EDC4622">
    <w:name w:val="5D2BD4152E6342469064F3ED7EDC4622"/>
    <w:rsid w:val="00BB611C"/>
  </w:style>
  <w:style w:type="paragraph" w:customStyle="1" w:styleId="FB563294ED2944EA9DE7B5520EADF25B">
    <w:name w:val="FB563294ED2944EA9DE7B5520EADF25B"/>
    <w:rsid w:val="00BB611C"/>
  </w:style>
  <w:style w:type="paragraph" w:customStyle="1" w:styleId="ADC3270D7071495D9C1268101628104F">
    <w:name w:val="ADC3270D7071495D9C1268101628104F"/>
    <w:rsid w:val="00BB611C"/>
  </w:style>
  <w:style w:type="paragraph" w:customStyle="1" w:styleId="CEE4248984384A16B4E6DB2FC4CD8404">
    <w:name w:val="CEE4248984384A16B4E6DB2FC4CD8404"/>
    <w:rsid w:val="00BB611C"/>
  </w:style>
  <w:style w:type="paragraph" w:customStyle="1" w:styleId="CBCCDDB2330642E1AC21AD148709AA18">
    <w:name w:val="CBCCDDB2330642E1AC21AD148709AA18"/>
    <w:rsid w:val="00BB611C"/>
  </w:style>
  <w:style w:type="paragraph" w:customStyle="1" w:styleId="CE720B1EB589407EABA560AF54B6D841">
    <w:name w:val="CE720B1EB589407EABA560AF54B6D841"/>
    <w:rsid w:val="00BB611C"/>
  </w:style>
  <w:style w:type="paragraph" w:customStyle="1" w:styleId="130744D45D8B4482836F2880EA10136B">
    <w:name w:val="130744D45D8B4482836F2880EA10136B"/>
    <w:rsid w:val="00BB611C"/>
  </w:style>
  <w:style w:type="paragraph" w:customStyle="1" w:styleId="D7E58DC501F7474F9CF5BCB79AF61041">
    <w:name w:val="D7E58DC501F7474F9CF5BCB79AF61041"/>
    <w:rsid w:val="00BB611C"/>
  </w:style>
  <w:style w:type="paragraph" w:customStyle="1" w:styleId="F723BCF3F4C84CBEB8CDC1A0A3559989">
    <w:name w:val="F723BCF3F4C84CBEB8CDC1A0A3559989"/>
    <w:rsid w:val="00BB611C"/>
  </w:style>
  <w:style w:type="paragraph" w:customStyle="1" w:styleId="36042201CDBD4FD7A72D060C0DB9E7BC">
    <w:name w:val="36042201CDBD4FD7A72D060C0DB9E7BC"/>
    <w:rsid w:val="00BB611C"/>
  </w:style>
  <w:style w:type="paragraph" w:customStyle="1" w:styleId="3442FAA75B4B435E982C752A599797BA">
    <w:name w:val="3442FAA75B4B435E982C752A599797BA"/>
    <w:rsid w:val="00BB611C"/>
  </w:style>
  <w:style w:type="paragraph" w:customStyle="1" w:styleId="390AA3371EDD416FA773EEFEBAE1EC64">
    <w:name w:val="390AA3371EDD416FA773EEFEBAE1EC64"/>
    <w:rsid w:val="00BB611C"/>
  </w:style>
  <w:style w:type="paragraph" w:customStyle="1" w:styleId="8626665985C94A7ABD4D62F7F608F3FA">
    <w:name w:val="8626665985C94A7ABD4D62F7F608F3FA"/>
    <w:rsid w:val="00BB611C"/>
  </w:style>
  <w:style w:type="paragraph" w:customStyle="1" w:styleId="3FC3BC1850D446D798D00571CFBF5EDF">
    <w:name w:val="3FC3BC1850D446D798D00571CFBF5EDF"/>
    <w:rsid w:val="00BB611C"/>
  </w:style>
  <w:style w:type="paragraph" w:customStyle="1" w:styleId="05D23E5C6E9748D59A36DAAEB7215E63">
    <w:name w:val="05D23E5C6E9748D59A36DAAEB7215E63"/>
    <w:rsid w:val="00BB611C"/>
  </w:style>
  <w:style w:type="paragraph" w:customStyle="1" w:styleId="A5D2D8B8D62248FAA6EDEA96074DAAED">
    <w:name w:val="A5D2D8B8D62248FAA6EDEA96074DAAED"/>
    <w:rsid w:val="00BB611C"/>
  </w:style>
  <w:style w:type="paragraph" w:customStyle="1" w:styleId="A1164D98C2DB4C47B9CCD037331DE439">
    <w:name w:val="A1164D98C2DB4C47B9CCD037331DE439"/>
    <w:rsid w:val="00BB611C"/>
  </w:style>
  <w:style w:type="paragraph" w:customStyle="1" w:styleId="DB363A4B91094F728F8BC0CFABA49639">
    <w:name w:val="DB363A4B91094F728F8BC0CFABA49639"/>
    <w:rsid w:val="00BB611C"/>
  </w:style>
  <w:style w:type="paragraph" w:customStyle="1" w:styleId="5DB7D63602F24DA2B3F371363F7ECA43">
    <w:name w:val="5DB7D63602F24DA2B3F371363F7ECA43"/>
    <w:rsid w:val="00BB611C"/>
  </w:style>
  <w:style w:type="paragraph" w:customStyle="1" w:styleId="73BF61D517E242E2831561B242D0CF0E">
    <w:name w:val="73BF61D517E242E2831561B242D0CF0E"/>
    <w:rsid w:val="00BB611C"/>
  </w:style>
  <w:style w:type="paragraph" w:customStyle="1" w:styleId="138988D7C96D4748822DB1027B608626">
    <w:name w:val="138988D7C96D4748822DB1027B608626"/>
    <w:rsid w:val="00040352"/>
  </w:style>
  <w:style w:type="paragraph" w:customStyle="1" w:styleId="038367769EC4428C9407784A8AFEDEC5">
    <w:name w:val="038367769EC4428C9407784A8AFEDEC5"/>
    <w:rsid w:val="00040352"/>
  </w:style>
  <w:style w:type="paragraph" w:customStyle="1" w:styleId="F87A1167F8604B0B960FD2A6E29D12F0">
    <w:name w:val="F87A1167F8604B0B960FD2A6E29D12F0"/>
    <w:rsid w:val="00DE694B"/>
    <w:pPr>
      <w:spacing w:after="0" w:line="240" w:lineRule="auto"/>
    </w:pPr>
    <w:rPr>
      <w:rFonts w:ascii="Times New Roman" w:eastAsia="Times New Roman" w:hAnsi="Times New Roman" w:cs="Times New Roman"/>
      <w:sz w:val="24"/>
      <w:szCs w:val="24"/>
    </w:rPr>
  </w:style>
  <w:style w:type="paragraph" w:customStyle="1" w:styleId="B7CD430719844235B74E4768D4D208FE">
    <w:name w:val="B7CD430719844235B74E4768D4D208FE"/>
    <w:rsid w:val="00DE694B"/>
    <w:pPr>
      <w:spacing w:after="0" w:line="240" w:lineRule="auto"/>
    </w:pPr>
    <w:rPr>
      <w:rFonts w:ascii="Times New Roman" w:eastAsia="Times New Roman" w:hAnsi="Times New Roman" w:cs="Times New Roman"/>
      <w:sz w:val="24"/>
      <w:szCs w:val="24"/>
    </w:rPr>
  </w:style>
  <w:style w:type="paragraph" w:customStyle="1" w:styleId="E997611B92884484899FD077A15A6C4A">
    <w:name w:val="E997611B92884484899FD077A15A6C4A"/>
    <w:rsid w:val="00DE694B"/>
    <w:pPr>
      <w:spacing w:after="0" w:line="240" w:lineRule="auto"/>
    </w:pPr>
    <w:rPr>
      <w:rFonts w:ascii="Times New Roman" w:eastAsia="Times New Roman" w:hAnsi="Times New Roman" w:cs="Times New Roman"/>
      <w:sz w:val="24"/>
      <w:szCs w:val="24"/>
    </w:rPr>
  </w:style>
  <w:style w:type="paragraph" w:customStyle="1" w:styleId="F87A1167F8604B0B960FD2A6E29D12F01">
    <w:name w:val="F87A1167F8604B0B960FD2A6E29D12F01"/>
    <w:rsid w:val="00DE694B"/>
    <w:pPr>
      <w:spacing w:after="0" w:line="240" w:lineRule="auto"/>
    </w:pPr>
    <w:rPr>
      <w:rFonts w:ascii="Times New Roman" w:eastAsia="Times New Roman" w:hAnsi="Times New Roman" w:cs="Times New Roman"/>
      <w:sz w:val="24"/>
      <w:szCs w:val="24"/>
    </w:rPr>
  </w:style>
  <w:style w:type="paragraph" w:customStyle="1" w:styleId="B7CD430719844235B74E4768D4D208FE1">
    <w:name w:val="B7CD430719844235B74E4768D4D208FE1"/>
    <w:rsid w:val="00DE694B"/>
    <w:pPr>
      <w:spacing w:after="0" w:line="240" w:lineRule="auto"/>
    </w:pPr>
    <w:rPr>
      <w:rFonts w:ascii="Times New Roman" w:eastAsia="Times New Roman" w:hAnsi="Times New Roman" w:cs="Times New Roman"/>
      <w:sz w:val="24"/>
      <w:szCs w:val="24"/>
    </w:rPr>
  </w:style>
  <w:style w:type="paragraph" w:customStyle="1" w:styleId="E997611B92884484899FD077A15A6C4A1">
    <w:name w:val="E997611B92884484899FD077A15A6C4A1"/>
    <w:rsid w:val="00DE694B"/>
    <w:pPr>
      <w:spacing w:after="0" w:line="240" w:lineRule="auto"/>
    </w:pPr>
    <w:rPr>
      <w:rFonts w:ascii="Times New Roman" w:eastAsia="Times New Roman" w:hAnsi="Times New Roman" w:cs="Times New Roman"/>
      <w:sz w:val="24"/>
      <w:szCs w:val="24"/>
    </w:rPr>
  </w:style>
  <w:style w:type="paragraph" w:customStyle="1" w:styleId="254881ED35944008B2D06C5C34F8BB72">
    <w:name w:val="254881ED35944008B2D06C5C34F8BB72"/>
    <w:rsid w:val="00DE694B"/>
    <w:pPr>
      <w:spacing w:after="0" w:line="240" w:lineRule="auto"/>
    </w:pPr>
    <w:rPr>
      <w:rFonts w:ascii="Times New Roman" w:eastAsia="Times New Roman" w:hAnsi="Times New Roman" w:cs="Times New Roman"/>
      <w:sz w:val="24"/>
      <w:szCs w:val="24"/>
    </w:rPr>
  </w:style>
  <w:style w:type="paragraph" w:customStyle="1" w:styleId="B7CD430719844235B74E4768D4D208FE2">
    <w:name w:val="B7CD430719844235B74E4768D4D208FE2"/>
    <w:rsid w:val="007F4374"/>
    <w:pPr>
      <w:spacing w:after="0" w:line="240" w:lineRule="auto"/>
    </w:pPr>
    <w:rPr>
      <w:rFonts w:ascii="Times New Roman" w:eastAsia="Times New Roman" w:hAnsi="Times New Roman" w:cs="Times New Roman"/>
      <w:sz w:val="24"/>
      <w:szCs w:val="24"/>
    </w:rPr>
  </w:style>
  <w:style w:type="paragraph" w:customStyle="1" w:styleId="DB05A0ED1D234D76BF1F34FAB19DF5CF">
    <w:name w:val="DB05A0ED1D234D76BF1F34FAB19DF5CF"/>
    <w:rsid w:val="007F4374"/>
    <w:pPr>
      <w:keepNext/>
      <w:widowControl w:val="0"/>
      <w:overflowPunct w:val="0"/>
      <w:autoSpaceDE w:val="0"/>
      <w:autoSpaceDN w:val="0"/>
      <w:adjustRightInd w:val="0"/>
      <w:spacing w:after="240" w:line="360" w:lineRule="atLeast"/>
      <w:jc w:val="center"/>
      <w:textAlignment w:val="baseline"/>
    </w:pPr>
    <w:rPr>
      <w:rFonts w:ascii="Times New Roman" w:eastAsia="Times New Roman" w:hAnsi="Times New Roman" w:cs="Times New Roman"/>
      <w:b/>
      <w:sz w:val="26"/>
      <w:szCs w:val="20"/>
    </w:rPr>
  </w:style>
  <w:style w:type="paragraph" w:customStyle="1" w:styleId="B7CD430719844235B74E4768D4D208FE3">
    <w:name w:val="B7CD430719844235B74E4768D4D208FE3"/>
    <w:rsid w:val="006A2378"/>
    <w:pPr>
      <w:spacing w:after="0" w:line="240" w:lineRule="auto"/>
    </w:pPr>
    <w:rPr>
      <w:rFonts w:ascii="Times New Roman" w:eastAsia="Times New Roman" w:hAnsi="Times New Roman" w:cs="Times New Roman"/>
      <w:sz w:val="24"/>
      <w:szCs w:val="24"/>
    </w:rPr>
  </w:style>
  <w:style w:type="paragraph" w:customStyle="1" w:styleId="DB05A0ED1D234D76BF1F34FAB19DF5CF1">
    <w:name w:val="DB05A0ED1D234D76BF1F34FAB19DF5CF1"/>
    <w:rsid w:val="006A2378"/>
    <w:pPr>
      <w:keepNext/>
      <w:widowControl w:val="0"/>
      <w:overflowPunct w:val="0"/>
      <w:autoSpaceDE w:val="0"/>
      <w:autoSpaceDN w:val="0"/>
      <w:adjustRightInd w:val="0"/>
      <w:spacing w:after="240" w:line="360" w:lineRule="atLeast"/>
      <w:jc w:val="center"/>
      <w:textAlignment w:val="baseline"/>
    </w:pPr>
    <w:rPr>
      <w:rFonts w:ascii="Times New Roman" w:eastAsia="Times New Roman" w:hAnsi="Times New Roman" w:cs="Times New Roman"/>
      <w:b/>
      <w:sz w:val="26"/>
      <w:szCs w:val="20"/>
    </w:rPr>
  </w:style>
  <w:style w:type="paragraph" w:customStyle="1" w:styleId="A536604D3C653C4892E1CB19AEE8F43F">
    <w:name w:val="A536604D3C653C4892E1CB19AEE8F43F"/>
    <w:rsid w:val="001022DC"/>
    <w:pPr>
      <w:spacing w:after="0" w:line="240" w:lineRule="auto"/>
    </w:pPr>
    <w:rPr>
      <w:sz w:val="24"/>
      <w:szCs w:val="24"/>
    </w:rPr>
  </w:style>
  <w:style w:type="paragraph" w:customStyle="1" w:styleId="45B4A3C3172172439B422D0A93DA201B">
    <w:name w:val="45B4A3C3172172439B422D0A93DA201B"/>
    <w:rsid w:val="001022DC"/>
    <w:pPr>
      <w:spacing w:after="0" w:line="240" w:lineRule="auto"/>
    </w:pPr>
    <w:rPr>
      <w:sz w:val="24"/>
      <w:szCs w:val="24"/>
    </w:rPr>
  </w:style>
  <w:style w:type="paragraph" w:customStyle="1" w:styleId="254906F806143444900A8CDD94D021E6">
    <w:name w:val="254906F806143444900A8CDD94D021E6"/>
    <w:rsid w:val="001022DC"/>
    <w:pPr>
      <w:spacing w:after="0" w:line="240" w:lineRule="auto"/>
    </w:pPr>
    <w:rPr>
      <w:sz w:val="24"/>
      <w:szCs w:val="24"/>
    </w:rPr>
  </w:style>
  <w:style w:type="paragraph" w:customStyle="1" w:styleId="1D65ABC099234C1A9FBCDEAF46F89AB4">
    <w:name w:val="1D65ABC099234C1A9FBCDEAF46F89AB4"/>
    <w:rsid w:val="00A328F5"/>
  </w:style>
  <w:style w:type="paragraph" w:customStyle="1" w:styleId="5A4311FBBF1A4FD9BFD8EF21E99AE955">
    <w:name w:val="5A4311FBBF1A4FD9BFD8EF21E99AE955"/>
    <w:rsid w:val="00A328F5"/>
  </w:style>
  <w:style w:type="paragraph" w:customStyle="1" w:styleId="A1851F84F8A3483996B9BD092EDDB60A">
    <w:name w:val="A1851F84F8A3483996B9BD092EDDB60A"/>
    <w:rsid w:val="00A328F5"/>
  </w:style>
  <w:style w:type="paragraph" w:customStyle="1" w:styleId="0B70BA7EAC0849D7ABF829307E5B2F3C">
    <w:name w:val="0B70BA7EAC0849D7ABF829307E5B2F3C"/>
    <w:rsid w:val="00A328F5"/>
  </w:style>
  <w:style w:type="paragraph" w:customStyle="1" w:styleId="D06912804D3D48F08FD20CAF82A50C00">
    <w:name w:val="D06912804D3D48F08FD20CAF82A50C00"/>
    <w:rsid w:val="00A328F5"/>
  </w:style>
  <w:style w:type="paragraph" w:customStyle="1" w:styleId="EF835AB5A9C149DA92F284A7727AD9C0">
    <w:name w:val="EF835AB5A9C149DA92F284A7727AD9C0"/>
    <w:rsid w:val="00A328F5"/>
  </w:style>
  <w:style w:type="paragraph" w:customStyle="1" w:styleId="47F1B75D3D0B4A8C9CB2EAA5CCE34C37">
    <w:name w:val="47F1B75D3D0B4A8C9CB2EAA5CCE34C37"/>
    <w:rsid w:val="00C96289"/>
  </w:style>
  <w:style w:type="paragraph" w:customStyle="1" w:styleId="8C367E4833F54014A2F8447257B90286">
    <w:name w:val="8C367E4833F54014A2F8447257B90286"/>
    <w:rsid w:val="00C96289"/>
  </w:style>
  <w:style w:type="paragraph" w:customStyle="1" w:styleId="46CEC2D810B14C3CA093E3085EBE9E25">
    <w:name w:val="46CEC2D810B14C3CA093E3085EBE9E25"/>
    <w:rsid w:val="002F299E"/>
  </w:style>
  <w:style w:type="paragraph" w:customStyle="1" w:styleId="C9AECF32C2A948FEBA16BD1E3FA7E43C">
    <w:name w:val="C9AECF32C2A948FEBA16BD1E3FA7E43C"/>
    <w:rsid w:val="002F299E"/>
  </w:style>
  <w:style w:type="paragraph" w:customStyle="1" w:styleId="2387A8BBCA6D493F9DA1C16D7AC8DC26">
    <w:name w:val="2387A8BBCA6D493F9DA1C16D7AC8DC26"/>
    <w:rsid w:val="002F299E"/>
  </w:style>
  <w:style w:type="paragraph" w:customStyle="1" w:styleId="1A5D48298D054BD2BC25CA73EEBADE43">
    <w:name w:val="1A5D48298D054BD2BC25CA73EEBADE43"/>
    <w:rsid w:val="002220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57161-F2FD-44DA-AE9D-C441FE3F1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0</Pages>
  <Words>2024</Words>
  <Characters>11539</Characters>
  <Application>Microsoft Office Word</Application>
  <DocSecurity>0</DocSecurity>
  <Lines>96</Lines>
  <Paragraphs>2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3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uFuji</dc:creator>
  <cp:keywords/>
  <dc:description/>
  <cp:lastModifiedBy>Windows Kullanıcısı</cp:lastModifiedBy>
  <cp:revision>3</cp:revision>
  <dcterms:created xsi:type="dcterms:W3CDTF">2020-02-25T08:25:00Z</dcterms:created>
  <dcterms:modified xsi:type="dcterms:W3CDTF">2020-02-25T09:01:00Z</dcterms:modified>
</cp:coreProperties>
</file>